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77777777" w:rsidR="006B33EA" w:rsidRDefault="006B33EA" w:rsidP="006804EA">
      <w:pPr>
        <w:pStyle w:val="Heading1"/>
      </w:pPr>
      <w:r>
        <w:t>Title</w:t>
      </w:r>
    </w:p>
    <w:p w14:paraId="5E1BF247" w14:textId="05300F18" w:rsidR="006B33EA" w:rsidRPr="006B33EA" w:rsidRDefault="006B33EA" w:rsidP="006804EA">
      <w:pPr>
        <w:pStyle w:val="Title"/>
      </w:pPr>
      <w:r w:rsidRPr="006B33EA">
        <w:t>Integrating Co-Expression Networks with GWAS Detect</w:t>
      </w:r>
      <w:r w:rsidR="009E2DAD">
        <w:t>s</w:t>
      </w:r>
      <w:r w:rsidRPr="006B33EA">
        <w:t xml:space="preserve"> Genes Driving Elemental Accumulation in Maize</w:t>
      </w:r>
    </w:p>
    <w:p w14:paraId="712A672E" w14:textId="77777777" w:rsidR="006B33EA" w:rsidRDefault="006B33EA" w:rsidP="006804EA">
      <w:pPr>
        <w:pStyle w:val="Heading1"/>
      </w:pPr>
      <w:r>
        <w:t>Authors</w:t>
      </w:r>
    </w:p>
    <w:p w14:paraId="02C5444E" w14:textId="70CD340F" w:rsidR="00AA7E96" w:rsidRDefault="006B33EA" w:rsidP="006804EA">
      <w:r>
        <w:t>Robert J. Schaefer</w:t>
      </w:r>
      <w:r w:rsidR="00005D7D">
        <w:fldChar w:fldCharType="begin"/>
      </w:r>
      <w:r w:rsidR="00005D7D">
        <w:instrText xml:space="preserve"> REF _Ref488755432 \n \h </w:instrText>
      </w:r>
      <w:r w:rsidR="00005D7D">
        <w:fldChar w:fldCharType="separate"/>
      </w:r>
      <w:r w:rsidR="000B0BA4">
        <w:t>1</w:t>
      </w:r>
      <w:r w:rsidR="00005D7D">
        <w:fldChar w:fldCharType="end"/>
      </w:r>
      <w:r w:rsidR="00005D7D">
        <w:t>,</w:t>
      </w:r>
      <w:r w:rsidR="003857C1">
        <w:t xml:space="preserve"> Jean-Michel </w:t>
      </w:r>
      <w:r>
        <w:t>Michno</w:t>
      </w:r>
      <w:r w:rsidR="00005D7D">
        <w:fldChar w:fldCharType="begin"/>
      </w:r>
      <w:r w:rsidR="00005D7D">
        <w:instrText xml:space="preserve"> REF _Ref488755454 \n \h </w:instrText>
      </w:r>
      <w:r w:rsidR="00005D7D">
        <w:fldChar w:fldCharType="separate"/>
      </w:r>
      <w:r w:rsidR="000B0BA4">
        <w:t>2</w:t>
      </w:r>
      <w:r w:rsidR="00005D7D">
        <w:fldChar w:fldCharType="end"/>
      </w:r>
      <w:r>
        <w:t>,</w:t>
      </w:r>
      <w:r w:rsidR="00005D7D">
        <w:t xml:space="preserve"> Joseph Jeffers</w:t>
      </w:r>
      <w:r w:rsidR="00005D7D">
        <w:fldChar w:fldCharType="begin"/>
      </w:r>
      <w:r w:rsidR="00005D7D">
        <w:instrText xml:space="preserve"> REF _Ref488755655 \n \h </w:instrText>
      </w:r>
      <w:r w:rsidR="00005D7D">
        <w:fldChar w:fldCharType="separate"/>
      </w:r>
      <w:r w:rsidR="000B0BA4">
        <w:t>3</w:t>
      </w:r>
      <w:r w:rsidR="00005D7D">
        <w:fldChar w:fldCharType="end"/>
      </w:r>
      <w:r w:rsidR="00005D7D">
        <w:t>,</w:t>
      </w:r>
      <w:r>
        <w:t xml:space="preserve"> Owen Hoekenga</w:t>
      </w:r>
      <w:r w:rsidR="00005D7D">
        <w:fldChar w:fldCharType="begin"/>
      </w:r>
      <w:r w:rsidR="00005D7D">
        <w:instrText xml:space="preserve"> REF _Ref488755530 \n \h </w:instrText>
      </w:r>
      <w:r w:rsidR="00005D7D">
        <w:fldChar w:fldCharType="separate"/>
      </w:r>
      <w:r w:rsidR="000B0BA4">
        <w:t>4</w:t>
      </w:r>
      <w:r w:rsidR="00005D7D">
        <w:fldChar w:fldCharType="end"/>
      </w:r>
      <w:r>
        <w:t>, Brian Dilkes</w:t>
      </w:r>
      <w:r w:rsidR="00005D7D">
        <w:fldChar w:fldCharType="begin"/>
      </w:r>
      <w:r w:rsidR="00005D7D">
        <w:instrText xml:space="preserve"> REF _Ref488755534 \n \h </w:instrText>
      </w:r>
      <w:r w:rsidR="00005D7D">
        <w:fldChar w:fldCharType="separate"/>
      </w:r>
      <w:r w:rsidR="000B0BA4">
        <w:t>5</w:t>
      </w:r>
      <w:r w:rsidR="00005D7D">
        <w:fldChar w:fldCharType="end"/>
      </w:r>
      <w:r>
        <w:t>, Ivan Baxter</w:t>
      </w:r>
      <w:r w:rsidR="00005D7D">
        <w:fldChar w:fldCharType="begin"/>
      </w:r>
      <w:r w:rsidR="00005D7D">
        <w:instrText xml:space="preserve"> REF _Ref488755539 \n \h </w:instrText>
      </w:r>
      <w:r w:rsidR="00005D7D">
        <w:fldChar w:fldCharType="separate"/>
      </w:r>
      <w:r w:rsidR="000B0BA4">
        <w:t>6</w:t>
      </w:r>
      <w:r w:rsidR="00005D7D">
        <w:fldChar w:fldCharType="end"/>
      </w:r>
      <w:r w:rsidR="00005D7D">
        <w:t>,</w:t>
      </w:r>
      <w:r w:rsidR="00005D7D">
        <w:fldChar w:fldCharType="begin"/>
      </w:r>
      <w:r w:rsidR="00005D7D">
        <w:instrText xml:space="preserve"> REF _Ref488755546 \n \h </w:instrText>
      </w:r>
      <w:r w:rsidR="00005D7D">
        <w:fldChar w:fldCharType="separate"/>
      </w:r>
      <w:r w:rsidR="000B0BA4">
        <w:t>7</w:t>
      </w:r>
      <w:r w:rsidR="00005D7D">
        <w:fldChar w:fldCharType="end"/>
      </w:r>
      <w:r>
        <w:t>, Chad L. Myers</w:t>
      </w:r>
      <w:r w:rsidR="00005D7D">
        <w:fldChar w:fldCharType="begin"/>
      </w:r>
      <w:r w:rsidR="00005D7D">
        <w:instrText xml:space="preserve"> REF _Ref488755432 \n \h </w:instrText>
      </w:r>
      <w:r w:rsidR="00005D7D">
        <w:fldChar w:fldCharType="separate"/>
      </w:r>
      <w:r w:rsidR="000B0BA4">
        <w:t>1</w:t>
      </w:r>
      <w:r w:rsidR="00005D7D">
        <w:fldChar w:fldCharType="end"/>
      </w:r>
      <w:r w:rsidR="00005D7D">
        <w:t>,</w:t>
      </w:r>
      <w:r w:rsidR="00005D7D">
        <w:fldChar w:fldCharType="begin"/>
      </w:r>
      <w:r w:rsidR="00005D7D">
        <w:instrText xml:space="preserve"> REF _Ref488755655 \n \h </w:instrText>
      </w:r>
      <w:r w:rsidR="00005D7D">
        <w:fldChar w:fldCharType="separate"/>
      </w:r>
      <w:r w:rsidR="000B0BA4">
        <w:t>3</w:t>
      </w:r>
      <w:r w:rsidR="00005D7D">
        <w:fldChar w:fldCharType="end"/>
      </w:r>
      <w:r w:rsidR="00005D7D" w:rsidDel="00005D7D">
        <w:rPr>
          <w:vertAlign w:val="superscript"/>
        </w:rPr>
        <w:t xml:space="preserve"> </w:t>
      </w:r>
    </w:p>
    <w:p w14:paraId="64DA09B9" w14:textId="77777777" w:rsidR="006B33EA" w:rsidRDefault="006B33EA" w:rsidP="006804EA">
      <w:pPr>
        <w:pStyle w:val="Heading1"/>
      </w:pPr>
      <w:r>
        <w:t>Affiliations</w:t>
      </w:r>
    </w:p>
    <w:p w14:paraId="1BB3F08D" w14:textId="77777777" w:rsidR="006B33EA" w:rsidRDefault="006B33EA" w:rsidP="00B87472">
      <w:pPr>
        <w:pStyle w:val="ListParagraph"/>
        <w:numPr>
          <w:ilvl w:val="0"/>
          <w:numId w:val="8"/>
        </w:numPr>
      </w:pPr>
      <w:bookmarkStart w:id="0" w:name="_Ref488755432"/>
      <w:r>
        <w:t>Biomedical Informatics and Computational Biology Graduate Program, University of Minnesota, Minneapolis, MN, USA</w:t>
      </w:r>
      <w:bookmarkEnd w:id="0"/>
    </w:p>
    <w:p w14:paraId="612022BE" w14:textId="77777777" w:rsidR="006B33EA" w:rsidRDefault="000C62F2" w:rsidP="00B87472">
      <w:pPr>
        <w:pStyle w:val="ListParagraph"/>
        <w:numPr>
          <w:ilvl w:val="0"/>
          <w:numId w:val="8"/>
        </w:numPr>
      </w:pPr>
      <w:bookmarkStart w:id="1" w:name="_Ref488755454"/>
      <w:r>
        <w:t>Department of Agronomy and Plant Genetics</w:t>
      </w:r>
      <w:r w:rsidR="006B33EA">
        <w:t>, University of Minnesota, St. Paul, MN, USA</w:t>
      </w:r>
      <w:bookmarkEnd w:id="1"/>
    </w:p>
    <w:p w14:paraId="28E1C4D7" w14:textId="77777777" w:rsidR="00005D7D" w:rsidRDefault="00005D7D" w:rsidP="00B87472">
      <w:pPr>
        <w:pStyle w:val="ListParagraph"/>
        <w:numPr>
          <w:ilvl w:val="0"/>
          <w:numId w:val="8"/>
        </w:numPr>
      </w:pPr>
      <w:bookmarkStart w:id="2" w:name="_Ref488755655"/>
      <w:r>
        <w:t>Department of Computer Science, University of Minnesota, Minneapolis, MN, USA</w:t>
      </w:r>
      <w:bookmarkEnd w:id="2"/>
    </w:p>
    <w:p w14:paraId="78494292" w14:textId="77777777" w:rsidR="006B33EA" w:rsidRDefault="00453A36" w:rsidP="00B87472">
      <w:pPr>
        <w:pStyle w:val="ListParagraph"/>
        <w:numPr>
          <w:ilvl w:val="0"/>
          <w:numId w:val="8"/>
        </w:numPr>
      </w:pPr>
      <w:bookmarkStart w:id="3" w:name="_Ref488755530"/>
      <w:r>
        <w:t>Cayuga Genetics Consulting Group LLC</w:t>
      </w:r>
      <w:r w:rsidR="006B33EA">
        <w:t>, Ithaca, NY, USA</w:t>
      </w:r>
      <w:bookmarkEnd w:id="3"/>
    </w:p>
    <w:p w14:paraId="2D8BCC68" w14:textId="77777777" w:rsidR="006B33EA" w:rsidRDefault="006B33EA" w:rsidP="00B87472">
      <w:pPr>
        <w:pStyle w:val="ListParagraph"/>
        <w:numPr>
          <w:ilvl w:val="0"/>
          <w:numId w:val="8"/>
        </w:numPr>
      </w:pPr>
      <w:bookmarkStart w:id="4" w:name="_Ref488755534"/>
      <w:r>
        <w:t>Department of Biochemistry, Purdue University, West Lafayette, IN, USA</w:t>
      </w:r>
      <w:bookmarkEnd w:id="4"/>
    </w:p>
    <w:p w14:paraId="672D84E0" w14:textId="77777777" w:rsidR="006B4B17" w:rsidRDefault="00E56B10" w:rsidP="00B87472">
      <w:pPr>
        <w:pStyle w:val="ListParagraph"/>
        <w:numPr>
          <w:ilvl w:val="0"/>
          <w:numId w:val="8"/>
        </w:numPr>
      </w:pPr>
      <w:bookmarkStart w:id="5" w:name="_Ref488755539"/>
      <w:r>
        <w:t>Donald Danforth Plant Science Center, St. Louis, MO, USA</w:t>
      </w:r>
      <w:bookmarkEnd w:id="5"/>
    </w:p>
    <w:p w14:paraId="584F7012" w14:textId="77777777" w:rsidR="00005D7D" w:rsidRDefault="006B33EA" w:rsidP="00B87472">
      <w:pPr>
        <w:pStyle w:val="ListParagraph"/>
        <w:numPr>
          <w:ilvl w:val="0"/>
          <w:numId w:val="8"/>
        </w:numPr>
      </w:pPr>
      <w:bookmarkStart w:id="6" w:name="_Ref488755546"/>
      <w:r>
        <w:t>USDA-ARS Plant Genetics Re</w:t>
      </w:r>
      <w:r w:rsidR="00E56B10">
        <w:t>search Unit, St. Louis, MO, USA</w:t>
      </w:r>
      <w:bookmarkEnd w:id="6"/>
    </w:p>
    <w:p w14:paraId="7A8B558D" w14:textId="77777777" w:rsidR="006B33EA" w:rsidRDefault="006B33EA" w:rsidP="006804EA">
      <w:pPr>
        <w:pStyle w:val="Heading1"/>
      </w:pPr>
      <w:r>
        <w:t>Abstract</w:t>
      </w:r>
    </w:p>
    <w:p w14:paraId="4E5DFB75" w14:textId="047B81B3" w:rsidR="006B33EA" w:rsidRPr="006B33EA" w:rsidRDefault="00D23002" w:rsidP="006804EA">
      <w:r>
        <w:t xml:space="preserve">Genome wide association studies (GWAS) have identified thousands of loci linked to hundreds of traits in many different species. However, the </w:t>
      </w:r>
      <w:r w:rsidR="00D76AED">
        <w:t xml:space="preserve">causal </w:t>
      </w:r>
      <w:r>
        <w:t>genes</w:t>
      </w:r>
      <w:r w:rsidR="00244BC9">
        <w:t xml:space="preserve"> </w:t>
      </w:r>
      <w:r>
        <w:t>and the cellular processes they contribute to remain unknown</w:t>
      </w:r>
      <w:r w:rsidR="002932A4">
        <w:t xml:space="preserve"> for most loci</w:t>
      </w:r>
      <w:r w:rsidR="00B47AEF">
        <w:t>. This problem is especially</w:t>
      </w:r>
      <w:r>
        <w:t xml:space="preserve"> pronounced in species where functional annotations are sparse. </w:t>
      </w:r>
      <w:r w:rsidR="00D019AF">
        <w:t>Gene expression data</w:t>
      </w:r>
      <w:r w:rsidR="00EF6419">
        <w:t xml:space="preserve"> available</w:t>
      </w:r>
      <w:r>
        <w:t xml:space="preserve"> from high throughput </w:t>
      </w:r>
      <w:r w:rsidR="00146F28">
        <w:t>sequencing</w:t>
      </w:r>
      <w:r w:rsidR="00BB0D54">
        <w:t>, such as RNA-Seq,</w:t>
      </w:r>
      <w:r>
        <w:t xml:space="preserve"> are a </w:t>
      </w:r>
      <w:r w:rsidR="00662B41">
        <w:t>powerful</w:t>
      </w:r>
      <w:r>
        <w:t xml:space="preserve"> resource to</w:t>
      </w:r>
      <w:r w:rsidR="00146F28">
        <w:t xml:space="preserve"> leverage</w:t>
      </w:r>
      <w:r>
        <w:t xml:space="preserve"> </w:t>
      </w:r>
      <w:r w:rsidR="00146F28">
        <w:t>in</w:t>
      </w:r>
      <w:r>
        <w:t xml:space="preserve"> </w:t>
      </w:r>
      <w:r w:rsidR="00146F28">
        <w:t>identifying</w:t>
      </w:r>
      <w:r w:rsidR="00B47AEF">
        <w:t xml:space="preserve"> candidate genes</w:t>
      </w:r>
      <w:r>
        <w:t xml:space="preserve"> </w:t>
      </w:r>
      <w:r w:rsidR="00063F15">
        <w:t xml:space="preserve">linked to </w:t>
      </w:r>
      <w:r>
        <w:t xml:space="preserve">single nucleotide polymorphisms </w:t>
      </w:r>
      <w:r w:rsidR="0086151A">
        <w:t>(SNPs)</w:t>
      </w:r>
      <w:r w:rsidR="00537F3E">
        <w:t xml:space="preserve"> identified by GWAS</w:t>
      </w:r>
      <w:r w:rsidR="0086151A">
        <w:t xml:space="preserve">. </w:t>
      </w:r>
      <w:r w:rsidR="00D019AF">
        <w:t>W</w:t>
      </w:r>
      <w:r w:rsidR="00BB0D54">
        <w:t>e developed a framework to integrate information from RNA-Seq co-expression networks</w:t>
      </w:r>
      <w:r w:rsidR="003E2104">
        <w:t xml:space="preserve"> </w:t>
      </w:r>
      <w:r w:rsidR="00BB0D54">
        <w:t>with GWAS datasets</w:t>
      </w:r>
      <w:r w:rsidR="00415A07">
        <w:t>.</w:t>
      </w:r>
      <w:r>
        <w:t xml:space="preserve"> </w:t>
      </w:r>
      <w:r w:rsidR="00BB25AC">
        <w:t xml:space="preserve">We </w:t>
      </w:r>
      <w:r w:rsidR="00DC129F">
        <w:t xml:space="preserve">built </w:t>
      </w:r>
      <w:r w:rsidR="003D2D91">
        <w:t>whole g</w:t>
      </w:r>
      <w:r w:rsidR="003E2104">
        <w:t>enome co-expression networks</w:t>
      </w:r>
      <w:r w:rsidR="0030483D">
        <w:t xml:space="preserve"> from three distinct </w:t>
      </w:r>
      <w:r w:rsidR="00DC129F">
        <w:t xml:space="preserve">biological </w:t>
      </w:r>
      <w:r w:rsidR="0030483D">
        <w:t>contexts</w:t>
      </w:r>
      <w:r w:rsidR="003E2104">
        <w:t xml:space="preserve"> then</w:t>
      </w:r>
      <w:r w:rsidR="00DC129F">
        <w:t xml:space="preserve"> </w:t>
      </w:r>
      <w:r w:rsidR="00DC129F">
        <w:t xml:space="preserve">demonstrate the precision of our method by </w:t>
      </w:r>
      <w:r w:rsidR="00DC129F">
        <w:t>simulating</w:t>
      </w:r>
      <w:r w:rsidR="00BB25AC">
        <w:t xml:space="preserve"> GWA</w:t>
      </w:r>
      <w:r w:rsidR="00DC129F">
        <w:t>S</w:t>
      </w:r>
      <w:r w:rsidR="00BB25AC">
        <w:t xml:space="preserve"> using Gene Ontology (GO) terms</w:t>
      </w:r>
      <w:r w:rsidR="003D2D91">
        <w:t>. We</w:t>
      </w:r>
      <w:r w:rsidR="00BB25AC">
        <w:t xml:space="preserve"> then </w:t>
      </w:r>
      <w:r w:rsidR="00EC258B">
        <w:t>appl</w:t>
      </w:r>
      <w:r w:rsidR="0096463B">
        <w:t>ied</w:t>
      </w:r>
      <w:r w:rsidR="003D2D91">
        <w:t xml:space="preserve"> our method</w:t>
      </w:r>
      <w:r w:rsidR="00BB25AC">
        <w:t xml:space="preserve"> to </w:t>
      </w:r>
      <w:r w:rsidR="002A7856">
        <w:t xml:space="preserve">detect high priority candidate genes </w:t>
      </w:r>
      <w:r w:rsidR="009B0771">
        <w:t>from</w:t>
      </w:r>
      <w:r w:rsidR="00BB25AC">
        <w:t xml:space="preserve"> a </w:t>
      </w:r>
      <w:r w:rsidR="00E9105A">
        <w:t>large scale</w:t>
      </w:r>
      <w:r w:rsidR="00DB7333">
        <w:t xml:space="preserve"> </w:t>
      </w:r>
      <w:r w:rsidR="00E9105A">
        <w:t>GWAS</w:t>
      </w:r>
      <w:r w:rsidR="00BB25AC">
        <w:t xml:space="preserve"> examining</w:t>
      </w:r>
      <w:r w:rsidR="009C1A67">
        <w:t xml:space="preserve"> the</w:t>
      </w:r>
      <w:r>
        <w:t xml:space="preserve"> accumulation</w:t>
      </w:r>
      <w:r w:rsidR="009C1A67">
        <w:t xml:space="preserve"> of 17 different</w:t>
      </w:r>
      <w:r w:rsidR="005B37A1">
        <w:t xml:space="preserve"> elements</w:t>
      </w:r>
      <w:r>
        <w:t xml:space="preserve"> in</w:t>
      </w:r>
      <w:r w:rsidR="0086573B">
        <w:t xml:space="preserve"> the </w:t>
      </w:r>
      <w:r>
        <w:t>maize</w:t>
      </w:r>
      <w:r w:rsidR="0086573B">
        <w:t xml:space="preserve"> ionome</w:t>
      </w:r>
      <w:r>
        <w:t xml:space="preserve">. </w:t>
      </w:r>
      <w:r w:rsidRPr="004F0FE1">
        <w:t xml:space="preserve">Our results </w:t>
      </w:r>
      <w:r w:rsidR="00F37049">
        <w:t>show</w:t>
      </w:r>
      <w:r w:rsidR="00DB7333" w:rsidRPr="004F0FE1">
        <w:t xml:space="preserve"> that simply taking the closest genes to significant </w:t>
      </w:r>
      <w:r w:rsidR="00E947C6" w:rsidRPr="004F0FE1">
        <w:t xml:space="preserve">GWAS </w:t>
      </w:r>
      <w:r w:rsidR="00DB7333" w:rsidRPr="004F0FE1">
        <w:t>SNPs</w:t>
      </w:r>
      <w:r w:rsidRPr="004F0FE1">
        <w:t xml:space="preserve"> will often lead to spurious results </w:t>
      </w:r>
      <w:r w:rsidR="001A7232" w:rsidRPr="004F0FE1">
        <w:t>demonstrating the need for</w:t>
      </w:r>
      <w:r w:rsidRPr="004F0FE1">
        <w:t xml:space="preserve"> proper </w:t>
      </w:r>
      <w:r w:rsidR="00163340" w:rsidRPr="004F0FE1">
        <w:t xml:space="preserve">functional </w:t>
      </w:r>
      <w:r w:rsidRPr="004F0FE1">
        <w:t>modeling and</w:t>
      </w:r>
      <w:r w:rsidR="000123DF" w:rsidRPr="004F0FE1">
        <w:t xml:space="preserve"> </w:t>
      </w:r>
      <w:r w:rsidR="00386733">
        <w:t>a reliable null-distribution</w:t>
      </w:r>
      <w:r w:rsidR="00D4682E">
        <w:t xml:space="preserve"> when attempting to </w:t>
      </w:r>
      <w:r w:rsidR="0054741A">
        <w:t xml:space="preserve">integrate </w:t>
      </w:r>
      <w:r w:rsidR="00D4682E">
        <w:t>high throughput data types</w:t>
      </w:r>
      <w:r w:rsidRPr="004F0FE1">
        <w:t xml:space="preserve">. </w:t>
      </w:r>
      <w:r w:rsidR="00282144" w:rsidRPr="004F0FE1">
        <w:t xml:space="preserve">Additionally, </w:t>
      </w:r>
      <w:r w:rsidR="00D4682E">
        <w:t xml:space="preserve">we find that </w:t>
      </w:r>
      <w:r w:rsidR="00282144" w:rsidRPr="004F0FE1">
        <w:t xml:space="preserve">the </w:t>
      </w:r>
      <w:r w:rsidR="00282144" w:rsidRPr="004F0FE1">
        <w:lastRenderedPageBreak/>
        <w:t xml:space="preserve">biological context from which the transcription was measured </w:t>
      </w:r>
      <w:r w:rsidR="00DC0E2C">
        <w:t>substantially</w:t>
      </w:r>
      <w:r w:rsidR="00D4682E">
        <w:t xml:space="preserve"> affected the</w:t>
      </w:r>
      <w:r w:rsidR="00D4682E" w:rsidRPr="004F0FE1">
        <w:t xml:space="preserve"> information </w:t>
      </w:r>
      <w:r w:rsidR="00D4682E">
        <w:t xml:space="preserve">derived </w:t>
      </w:r>
      <w:r w:rsidR="00D4682E" w:rsidRPr="004F0FE1">
        <w:t>from gene co-expression networks</w:t>
      </w:r>
      <w:r w:rsidR="00282144" w:rsidRPr="004F0FE1">
        <w:t>.</w:t>
      </w:r>
      <w:r w:rsidRPr="004F0FE1">
        <w:t xml:space="preserve"> </w:t>
      </w:r>
      <w:r w:rsidR="00282144" w:rsidRPr="004F0FE1">
        <w:t>I</w:t>
      </w:r>
      <w:r w:rsidRPr="004F0FE1">
        <w:t xml:space="preserve">nclusion of </w:t>
      </w:r>
      <w:r w:rsidR="000123DF" w:rsidRPr="004F0FE1">
        <w:t xml:space="preserve">gene expression </w:t>
      </w:r>
      <w:r w:rsidRPr="004F0FE1">
        <w:t>data from</w:t>
      </w:r>
      <w:r w:rsidR="00A07057">
        <w:t xml:space="preserve"> the correct biological context</w:t>
      </w:r>
      <w:r w:rsidRPr="004F0FE1">
        <w:t xml:space="preserve"> </w:t>
      </w:r>
      <w:r w:rsidR="00013D18">
        <w:t xml:space="preserve">is vital in characterizing the </w:t>
      </w:r>
      <w:r w:rsidRPr="004F0FE1">
        <w:t xml:space="preserve">relationships between the </w:t>
      </w:r>
      <w:r w:rsidR="00173E06" w:rsidRPr="004F0FE1">
        <w:t xml:space="preserve">co-expression </w:t>
      </w:r>
      <w:r w:rsidRPr="004F0FE1">
        <w:t>networks and the GWAS SNPs.</w:t>
      </w:r>
      <w:r w:rsidR="00807188">
        <w:t xml:space="preserve"> </w:t>
      </w:r>
      <w:r w:rsidR="00BD5DCC">
        <w:t xml:space="preserve">Our analysis </w:t>
      </w:r>
      <w:r w:rsidR="006948D2">
        <w:t xml:space="preserve">identified 610 high priority candidate genes with strong co-expression among genes linked to </w:t>
      </w:r>
      <w:r w:rsidR="004C1DF1">
        <w:t xml:space="preserve">ionome </w:t>
      </w:r>
      <w:r w:rsidR="006948D2">
        <w:t xml:space="preserve">GWAS SNPs. </w:t>
      </w:r>
      <w:r w:rsidR="00807188">
        <w:t>G</w:t>
      </w:r>
      <w:r w:rsidRPr="004F0FE1">
        <w:t>enes linked to GWAS hits for elemental accumulation</w:t>
      </w:r>
      <w:r w:rsidR="00A664E2">
        <w:t xml:space="preserve"> were</w:t>
      </w:r>
      <w:r w:rsidRPr="004F0FE1">
        <w:t xml:space="preserve"> </w:t>
      </w:r>
      <w:r w:rsidR="008925F4">
        <w:t xml:space="preserve">as strongly </w:t>
      </w:r>
      <w:r w:rsidR="00CB4D43" w:rsidRPr="004F0FE1">
        <w:t>co-expressed</w:t>
      </w:r>
      <w:r w:rsidRPr="004F0FE1">
        <w:t xml:space="preserve"> </w:t>
      </w:r>
      <w:r w:rsidR="008925F4">
        <w:t>as</w:t>
      </w:r>
      <w:r w:rsidRPr="004F0FE1">
        <w:t xml:space="preserve"> genes </w:t>
      </w:r>
      <w:r w:rsidR="00AE173E" w:rsidRPr="004F0FE1">
        <w:t>within the same</w:t>
      </w:r>
      <w:r w:rsidRPr="004F0FE1">
        <w:t xml:space="preserve"> GO </w:t>
      </w:r>
      <w:r w:rsidR="00AE173E" w:rsidRPr="004F0FE1">
        <w:t>term</w:t>
      </w:r>
      <w:r w:rsidR="00D4682E">
        <w:t xml:space="preserve">, </w:t>
      </w:r>
      <w:r w:rsidR="004D01D5">
        <w:t>demonstrating the</w:t>
      </w:r>
      <w:r w:rsidR="00B44726">
        <w:t xml:space="preserve"> utility of integrating</w:t>
      </w:r>
      <w:r w:rsidR="00D4682E">
        <w:t xml:space="preserve"> GWAS linked genes</w:t>
      </w:r>
      <w:r w:rsidR="00B355F9">
        <w:t xml:space="preserve"> with co-expression data</w:t>
      </w:r>
      <w:r w:rsidR="00B44726">
        <w:t xml:space="preserve"> to </w:t>
      </w:r>
      <w:r w:rsidR="00106C87">
        <w:t xml:space="preserve">rapidly </w:t>
      </w:r>
      <w:r w:rsidR="00B44726">
        <w:t>annotate biological function</w:t>
      </w:r>
      <w:r w:rsidRPr="004F0FE1">
        <w:t>.</w:t>
      </w:r>
      <w:r w:rsidR="005241AD">
        <w:t xml:space="preserve"> We functionally validate </w:t>
      </w:r>
      <w:r w:rsidR="00747985">
        <w:t xml:space="preserve">two genes related identified by our approach using mutants and collate other high priority candidates with </w:t>
      </w:r>
      <w:r w:rsidR="00595FD7">
        <w:t xml:space="preserve">ontological enrichment and </w:t>
      </w:r>
      <w:r w:rsidR="00156201">
        <w:t>curated literature support resulting in a targeted set of candidate genes that drive elemental accumulation in maize grain.</w:t>
      </w:r>
    </w:p>
    <w:p w14:paraId="06848D73" w14:textId="77777777" w:rsidR="006B33EA" w:rsidRDefault="006B33EA" w:rsidP="006804EA">
      <w:pPr>
        <w:pStyle w:val="Heading1"/>
      </w:pPr>
      <w:r>
        <w:t>Introduction</w:t>
      </w:r>
    </w:p>
    <w:p w14:paraId="2633355E" w14:textId="77777777" w:rsidR="00EF75BE" w:rsidRDefault="00EF75BE" w:rsidP="00EF75BE">
      <w:r w:rsidRPr="006804EA">
        <w:t>Genome wide association (GWA) studies are a powerful tool for understanding the genetic basis of trait</w:t>
      </w:r>
      <w:r w:rsidR="00D4682E">
        <w:t xml:space="preserve"> variation</w:t>
      </w:r>
      <w:r w:rsidRPr="006804EA">
        <w:t>. This approach has been successfully applied for hundreds of important traits in different species, including important yield-relevant traits in crops. Sufficiently powered GWA studies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w:t>
      </w:r>
      <w:r w:rsidR="00D4682E">
        <w:t xml:space="preserve">reside </w:t>
      </w:r>
      <w:r>
        <w:t xml:space="preserve">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xml:space="preserve">. For example, in </w:t>
      </w:r>
      <w:r w:rsidR="00E11253" w:rsidRPr="00391E2C">
        <w:rPr>
          <w:i/>
        </w:rPr>
        <w:t>Zea mays</w:t>
      </w:r>
      <w:r w:rsidR="00E11253">
        <w:t xml:space="preserve"> (</w:t>
      </w:r>
      <w:r w:rsidRPr="006804EA">
        <w:t>maize</w:t>
      </w:r>
      <w:r w:rsidR="00E11253">
        <w:t>)</w:t>
      </w:r>
      <w:r w:rsidRPr="006804EA">
        <w:t xml:space="preserve"> alone, GWA studies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00D4682E">
        <w:t>These studies describe the</w:t>
      </w:r>
      <w:r w:rsidRPr="00002A0F">
        <w:t xml:space="preserve"> genetic architecture</w:t>
      </w:r>
      <w:r w:rsidR="00D4682E">
        <w:t xml:space="preserve"> of</w:t>
      </w:r>
      <w:r w:rsidRPr="00002A0F">
        <w:t xml:space="preserve"> and statistical associat</w:t>
      </w:r>
      <w:r w:rsidR="00D4682E">
        <w:t>ions between</w:t>
      </w:r>
      <w:r w:rsidRPr="00002A0F">
        <w:t xml:space="preserve"> many loci </w:t>
      </w:r>
      <w:r w:rsidR="00D4682E">
        <w:t>and</w:t>
      </w:r>
      <w:r w:rsidR="00D4682E" w:rsidRPr="00002A0F">
        <w:t xml:space="preserve"> </w:t>
      </w:r>
      <w:r w:rsidRPr="00002A0F">
        <w:t>a trait of interest,</w:t>
      </w:r>
      <w:r>
        <w:t xml:space="preserve"> </w:t>
      </w:r>
      <w:r w:rsidR="00D4682E">
        <w:t xml:space="preserve">but the </w:t>
      </w:r>
      <w:r>
        <w:t>identification of caus</w:t>
      </w:r>
      <w:r w:rsidR="00FF6D89">
        <w:t xml:space="preserve">al genes and functional alleles </w:t>
      </w:r>
      <w:r w:rsidR="00D4682E">
        <w:t xml:space="preserve">remains a challenge. The molecular identities of genes responsible for trait variation also </w:t>
      </w:r>
      <w:r w:rsidR="00E97092">
        <w:t>ascribes function to</w:t>
      </w:r>
      <w:r>
        <w:t xml:space="preserve"> biological pathways and processes that are affected by the identified variants. One major hurdle that limits the identification of caus</w:t>
      </w:r>
      <w:r w:rsidR="00746A22">
        <w:t xml:space="preserve">al genes is </w:t>
      </w:r>
      <w:r w:rsidR="00E97092">
        <w:t xml:space="preserve">the very nature of </w:t>
      </w:r>
      <w:r w:rsidR="00746A22">
        <w:t>linkage disequilibrium (LD)</w:t>
      </w:r>
      <w:r w:rsidR="00E97092">
        <w:t xml:space="preserve"> which powers GWAS</w:t>
      </w:r>
      <w:r w:rsidR="00746A22">
        <w:t>. G</w:t>
      </w:r>
      <w:r>
        <w:t>enetic marker</w:t>
      </w:r>
      <w:r w:rsidR="00746A22">
        <w:t xml:space="preserve">s </w:t>
      </w:r>
      <w:r w:rsidR="00E97092">
        <w:t xml:space="preserve">are </w:t>
      </w:r>
      <w:r w:rsidR="00746A22">
        <w:t>identified by a GWA study</w:t>
      </w:r>
      <w:r w:rsidR="00E97092">
        <w:t>, but</w:t>
      </w:r>
      <w:r>
        <w:t xml:space="preserve"> can be </w:t>
      </w:r>
      <w:r w:rsidR="00E97092">
        <w:t>physically displaced</w:t>
      </w:r>
      <w:r>
        <w:t xml:space="preserve"> from the causal </w:t>
      </w:r>
      <w:r w:rsidR="00E97092">
        <w:t>mutation. Thus a GWA “hit”</w:t>
      </w:r>
      <w:r>
        <w:t xml:space="preserve"> can implicate a large number of causal genes</w:t>
      </w:r>
      <w:r w:rsidR="00B650EF">
        <w:t xml:space="preserve"> at each associated locus</w:t>
      </w:r>
      <w:r>
        <w:t xml:space="preserve">. </w:t>
      </w:r>
      <w:r w:rsidR="009739BD">
        <w:t>In</w:t>
      </w:r>
      <w:r>
        <w:t xml:space="preserve"> maize</w:t>
      </w:r>
      <w:r w:rsidR="009739BD">
        <w:t>, LD</w:t>
      </w:r>
      <w:r>
        <w:t xml:space="preserve"> var</w:t>
      </w:r>
      <w:r w:rsidR="00E97092">
        <w:t>ies</w:t>
      </w:r>
      <w:r>
        <w:t xml:space="preserve"> between 1kb to over 1 million bases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rsidR="000A6953">
        <w:t>. I</w:t>
      </w:r>
      <w:r w:rsidR="00E97092">
        <w:t xml:space="preserve">n </w:t>
      </w:r>
      <w:r w:rsidR="0008296B">
        <w:t xml:space="preserve">other </w:t>
      </w:r>
      <w:r>
        <w:t>crop species</w:t>
      </w:r>
      <w:r w:rsidR="0008296B">
        <w:t xml:space="preserve"> </w:t>
      </w:r>
      <w:r w:rsidR="0008296B">
        <w:fldChar w:fldCharType="begin" w:fldLock="1"/>
      </w:r>
      <w:r w:rsidR="00D73850">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08296B">
        <w:fldChar w:fldCharType="separate"/>
      </w:r>
      <w:r w:rsidR="0008296B" w:rsidRPr="0008296B">
        <w:rPr>
          <w:noProof/>
        </w:rPr>
        <w:t>(Morrell et al. 2005; Caldwell et al. 2006)</w:t>
      </w:r>
      <w:r w:rsidR="0008296B">
        <w:fldChar w:fldCharType="end"/>
      </w:r>
      <w:r w:rsidR="00E97092">
        <w:t xml:space="preserve"> and Human</w:t>
      </w:r>
      <w:r w:rsidR="003C21FD">
        <w:t xml:space="preserve"> </w:t>
      </w:r>
      <w:r w:rsidR="003C21FD">
        <w:fldChar w:fldCharType="begin" w:fldLock="1"/>
      </w:r>
      <w:r w:rsidR="009430C5">
        <w:instrText>ADDIN CSL_CITATION { "citationItems" : [ { "id" : "ITEM-1", "itemData" : { "author" : [ { "dropping-particle" : "", "family" : "Reich", "given" : "David E", "non-dropping-particle" : "", "parse-names" : false, "suffix" : "" }, { "dropping-particle" : "", "family" : "Cargill", "given" : "Michele", "non-dropping-particle" : "", "parse-names" : false, "suffix" : "" }, { "dropping-particle" : "", "family" : "Bolk", "given" : "Stacey", "non-dropping-particle" : "", "parse-names" : false, "suffix" : "" }, { "dropping-particle" : "", "family" : "Ireland", "given" : "James", "non-dropping-particle" : "", "parse-names" : false, "suffix" : "" }, { "dropping-particle" : "", "family" : "Sabeti", "given" : "Pardis C", "non-dropping-particle" : "", "parse-names" : false, "suffix" : "" }, { "dropping-particle" : "", "family" : "Richter", "given" : "Daniel J", "non-dropping-particle" : "", "parse-names" : false, "suffix" : "" }, { "dropping-particle" : "", "family" : "Lavery", "given" : "Thomas", "non-dropping-particle" : "", "parse-names" : false, "suffix" : "" }, { "dropping-particle" : "", "family" : "Kouyoumjian", "given" : "Rose", "non-dropping-particle" : "", "parse-names" : false, "suffix" : "" }, { "dropping-particle" : "", "family" : "Farhadian", "given" : "Shelli F", "non-dropping-particle" : "", "parse-names" : false, "suffix" : "" }, { "dropping-particle" : "", "family" : "Ward", "given" : "Ryk", "non-dropping-particle" : "", "parse-names" : false, "suffix" : "" }, { "dropping-particle" : "", "family" : "Lander", "given" : "Eric S", "non-dropping-particle" : "", "parse-names" : false, "suffix" : "" } ], "id" : "ITEM-1", "issue" : "Table 1", "issued" : { "date-parts" : [ [ "2001" ] ] }, "page" : "199-204", "title" : "Linkage disequilibrium in the human genome", "type" : "article-journal", "volume" : "9" }, "uris" : [ "http://www.mendeley.com/documents/?uuid=fd278104-86c7-44de-9b3c-1ff23dced451" ] }, { "id" : "ITEM-2", "itemData" : { "DOI" : "10.1371/journal.pone.0080754", "author" : [ { "dropping-particle" : "", "family" : "Koch", "given" : "Evan", "non-dropping-particle" : "", "parse-names" : false, "suffix" : "" }, { "dropping-particle" : "", "family" : "Ristroph", "given" : "Mickey", "non-dropping-particle" : "", "parse-names" : false, "suffix" : "" }, { "dropping-particle" : "", "family" : "Kirkpatrick", "given" : "Mark", "non-dropping-particle" : "", "parse-names" : false, "suffix" : "" } ], "id" : "ITEM-2", "issue" : "12", "issued" : { "date-parts" : [ [ "2013" ] ] }, "title" : "Long Range Linkage Disequilibrium across the Human Genome", "type" : "article-journal", "volume" : "8" }, "uris" : [ "http://www.mendeley.com/documents/?uuid=eb82c50e-454e-4697-9b29-e71c2b6d969d" ] } ], "mendeley" : { "formattedCitation" : "(Reich et al. 2001; Koch, Ristroph, and Kirkpatrick 2013)", "plainTextFormattedCitation" : "(Reich et al. 2001; Koch, Ristroph, and Kirkpatrick 2013)", "previouslyFormattedCitation" : "(Reich et al. 2001; Koch, Ristroph, and Kirkpatrick 2013)" }, "properties" : { "noteIndex" : 0 }, "schema" : "https://github.com/citation-style-language/schema/raw/master/csl-citation.json" }</w:instrText>
      </w:r>
      <w:r w:rsidR="003C21FD">
        <w:fldChar w:fldCharType="separate"/>
      </w:r>
      <w:r w:rsidR="00C61012" w:rsidRPr="00C61012">
        <w:rPr>
          <w:noProof/>
        </w:rPr>
        <w:t>(Reich et al. 2001; Koch, Ristroph, and Kirkpatrick 2013)</w:t>
      </w:r>
      <w:r w:rsidR="003C21FD">
        <w:fldChar w:fldCharType="end"/>
      </w:r>
      <w:r w:rsidR="003C21FD">
        <w:t xml:space="preserve"> </w:t>
      </w:r>
      <w:r w:rsidR="00E97092">
        <w:t xml:space="preserve">it </w:t>
      </w:r>
      <w:r w:rsidR="0057418A">
        <w:t xml:space="preserve">can </w:t>
      </w:r>
      <w:r w:rsidR="00E97092">
        <w:t>extend even farther</w:t>
      </w:r>
      <w:r>
        <w:t xml:space="preserve">. </w:t>
      </w:r>
      <w:r w:rsidR="001204BA">
        <w:t>Furthermore, g</w:t>
      </w:r>
      <w:r>
        <w:t xml:space="preserve">ene regulatory regions play a significant role in functional variation </w:t>
      </w:r>
      <w:r>
        <w:fldChar w:fldCharType="begin" w:fldLock="1"/>
      </w:r>
      <w:r>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mendeley" : { "formattedCitation" : "(Wray 2007)", "plainTextFormattedCitation" : "(Wray 2007)", "previouslyFormattedCitation" : "(Wray 2007)" }, "properties" : { "noteIndex" : 0 }, "schema" : "https://github.com/citation-style-language/schema/raw/master/csl-citation.json" }</w:instrText>
      </w:r>
      <w:r>
        <w:fldChar w:fldCharType="separate"/>
      </w:r>
      <w:r w:rsidRPr="00780438">
        <w:rPr>
          <w:noProof/>
        </w:rPr>
        <w:t>(Wray 2007)</w:t>
      </w:r>
      <w:r>
        <w:fldChar w:fldCharType="end"/>
      </w:r>
      <w:r>
        <w:t xml:space="preserve">, which means that causal variants can be </w:t>
      </w:r>
      <w:r w:rsidR="0057418A">
        <w:t>physically distant</w:t>
      </w:r>
      <w:r>
        <w:t xml:space="preserve"> from the gene whose expression is affected. Several </w:t>
      </w:r>
      <w:r w:rsidR="0057418A">
        <w:t>QTL comprised of</w:t>
      </w:r>
      <w:r>
        <w:t xml:space="preserve"> non-coding sequences have been previously reported in maize</w:t>
      </w:r>
      <w:r w:rsidR="00D73850">
        <w:t xml:space="preserve"> </w:t>
      </w:r>
      <w:r w:rsidR="00D73850">
        <w:fldChar w:fldCharType="begin" w:fldLock="1"/>
      </w:r>
      <w:r w:rsidR="002E268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D73850">
        <w:fldChar w:fldCharType="separate"/>
      </w:r>
      <w:r w:rsidR="00D73850" w:rsidRPr="00D73850">
        <w:rPr>
          <w:noProof/>
        </w:rPr>
        <w:t>(Clark et al. 2006; Castelletti et al. 2014; Louwers et al. 2009)</w:t>
      </w:r>
      <w:r w:rsidR="00D73850">
        <w:fldChar w:fldCharType="end"/>
      </w:r>
      <w:r>
        <w:t xml:space="preserve">. </w:t>
      </w:r>
      <w:r w:rsidR="0057418A">
        <w:t>T</w:t>
      </w:r>
      <w:r>
        <w:t>hese challenging factors mean that even when a variant</w:t>
      </w:r>
      <w:r w:rsidR="00D73850">
        <w:t xml:space="preserve"> is</w:t>
      </w:r>
      <w:r>
        <w:t xml:space="preserve"> strongly associated with a trait, </w:t>
      </w:r>
      <w:r w:rsidR="0057418A">
        <w:t>many plausible</w:t>
      </w:r>
      <w:r>
        <w:t xml:space="preserve"> candidate genes</w:t>
      </w:r>
      <w:r w:rsidR="00D73850">
        <w:t xml:space="preserve"> </w:t>
      </w:r>
      <w:r w:rsidR="0057418A">
        <w:t>are implicated</w:t>
      </w:r>
      <w:r w:rsidR="00D73850">
        <w:t xml:space="preserve">. </w:t>
      </w:r>
      <w:r w:rsidR="0057418A">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rsidR="0057418A">
        <w:t>arrowing candidates to likely</w:t>
      </w:r>
      <w:r>
        <w:t xml:space="preserve"> causal genes </w:t>
      </w:r>
      <w:r w:rsidR="0057418A">
        <w:t xml:space="preserve">through prior knowledge </w:t>
      </w:r>
      <w:r>
        <w:t xml:space="preserve">is exacerbated in crop species where gene annotation is largely incomplete. </w:t>
      </w:r>
      <w:r w:rsidR="004A3458">
        <w:t>For example, in maize, only ~1% of genes have functional annotations based on mutant analys</w:t>
      </w:r>
      <w:r w:rsidR="0057418A">
        <w:t>e</w:t>
      </w:r>
      <w:r w:rsidR="004A3458">
        <w:t>s</w:t>
      </w:r>
      <w:r w:rsidR="002E2686">
        <w:t xml:space="preserve"> </w:t>
      </w:r>
      <w:r w:rsidR="002E2686">
        <w:fldChar w:fldCharType="begin" w:fldLock="1"/>
      </w:r>
      <w:r w:rsidR="002C5586">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rsidR="002E2686">
        <w:fldChar w:fldCharType="separate"/>
      </w:r>
      <w:r w:rsidR="002E2686" w:rsidRPr="002E2686">
        <w:rPr>
          <w:noProof/>
        </w:rPr>
        <w:t>(Andorf et al. 2015)</w:t>
      </w:r>
      <w:r w:rsidR="002E2686">
        <w:fldChar w:fldCharType="end"/>
      </w:r>
      <w:r w:rsidR="004A3458">
        <w:t>.</w:t>
      </w:r>
    </w:p>
    <w:p w14:paraId="159320A8" w14:textId="77777777" w:rsidR="00EF75BE" w:rsidRPr="00002A0F" w:rsidRDefault="00B8306B" w:rsidP="00EF75BE">
      <w:r>
        <w:t>E</w:t>
      </w:r>
      <w:r w:rsidR="00EF75BE" w:rsidRPr="00002A0F">
        <w:t xml:space="preserve">ven when a </w:t>
      </w:r>
      <w:r>
        <w:t xml:space="preserve">short </w:t>
      </w:r>
      <w:r w:rsidR="00EF75BE" w:rsidRPr="00002A0F">
        <w:t xml:space="preserve">list of candidate genes can be identified for a </w:t>
      </w:r>
      <w:r>
        <w:t>locus,</w:t>
      </w:r>
      <w:r w:rsidR="00EF75BE" w:rsidRPr="00002A0F">
        <w:t xml:space="preserve"> </w:t>
      </w:r>
      <w:r>
        <w:t xml:space="preserve">it is </w:t>
      </w:r>
      <w:r w:rsidR="00C22DF6">
        <w:t>difficult to integrate</w:t>
      </w:r>
      <w:r>
        <w:t xml:space="preserve"> disparate </w:t>
      </w:r>
      <w:r w:rsidR="00B05FEE">
        <w:t xml:space="preserve">genomic </w:t>
      </w:r>
      <w:r w:rsidR="00153092">
        <w:t>data</w:t>
      </w:r>
      <w:r w:rsidR="00EF75BE">
        <w:t xml:space="preserve"> </w:t>
      </w:r>
      <w:r>
        <w:t xml:space="preserve">types </w:t>
      </w:r>
      <w:r w:rsidR="002D48B3">
        <w:t>that</w:t>
      </w:r>
      <w:r w:rsidR="00EF75BE">
        <w:t xml:space="preserve"> help identify strong candidate genes</w:t>
      </w:r>
      <w:r w:rsidR="00EF75BE" w:rsidRPr="00002A0F">
        <w:t xml:space="preserve"> influenc</w:t>
      </w:r>
      <w:r w:rsidR="00EF75BE">
        <w:t>ing</w:t>
      </w:r>
      <w:r w:rsidR="00EF75BE" w:rsidRPr="00002A0F">
        <w:t xml:space="preserve"> a trait. The interpretation and narrowing of large lists of </w:t>
      </w:r>
      <w:r>
        <w:t>candidates linked to</w:t>
      </w:r>
      <w:r w:rsidR="00EF75BE" w:rsidRPr="00002A0F">
        <w:t xml:space="preserve"> SNPs with </w:t>
      </w:r>
      <w:r>
        <w:t xml:space="preserve">strong association </w:t>
      </w:r>
      <w:r w:rsidR="0074315E">
        <w:t>to</w:t>
      </w:r>
      <w:r>
        <w:t xml:space="preserve"> </w:t>
      </w:r>
      <w:r w:rsidR="00EF75BE" w:rsidRPr="00002A0F">
        <w:lastRenderedPageBreak/>
        <w:t>complex traits is now the bottleneck in developing new mechanistic understanding</w:t>
      </w:r>
      <w:r w:rsidR="00EF75BE">
        <w:t xml:space="preserve"> of how </w:t>
      </w:r>
      <w:r>
        <w:t xml:space="preserve">natural variation in genes </w:t>
      </w:r>
      <w:r w:rsidR="00EF75BE">
        <w:t>influence</w:t>
      </w:r>
      <w:r>
        <w:t>s</w:t>
      </w:r>
      <w:r w:rsidR="00EF75BE">
        <w:t xml:space="preserve"> traits. </w:t>
      </w:r>
      <w:r w:rsidR="00EF75BE" w:rsidRPr="00002A0F">
        <w:t>Advanced mapping populations</w:t>
      </w:r>
      <w:r>
        <w:t>,</w:t>
      </w:r>
      <w:r w:rsidR="00EF75BE">
        <w:t xml:space="preserve"> developed in crops </w:t>
      </w:r>
      <w:r>
        <w:t xml:space="preserve">and model </w:t>
      </w:r>
      <w:r w:rsidR="00EF75BE">
        <w:t>species</w:t>
      </w:r>
      <w:r>
        <w:t>,</w:t>
      </w:r>
      <w:r w:rsidR="00EF75BE" w:rsidRPr="00002A0F">
        <w:t xml:space="preserve"> enabled the rapid identification of hundreds of loci that </w:t>
      </w:r>
      <w:r>
        <w:t>affect</w:t>
      </w:r>
      <w:r w:rsidRPr="00002A0F">
        <w:t xml:space="preserve"> </w:t>
      </w:r>
      <w:r w:rsidR="00EF75BE" w:rsidRPr="00002A0F">
        <w:t>traits critical to important, global issues such as worldwide food supply and crop nutritional quality</w:t>
      </w:r>
      <w:r>
        <w:t>.</w:t>
      </w:r>
      <w:r w:rsidR="00EF75BE" w:rsidRPr="00002A0F">
        <w:t xml:space="preserve"> </w:t>
      </w:r>
      <w:r>
        <w:t>Y</w:t>
      </w:r>
      <w:r w:rsidR="00EF75BE" w:rsidRPr="00002A0F">
        <w:t>et</w:t>
      </w:r>
      <w:r>
        <w:t>,</w:t>
      </w:r>
      <w:r w:rsidR="00EF75BE" w:rsidRPr="00002A0F">
        <w:t xml:space="preserve"> we lack the </w:t>
      </w:r>
      <w:r w:rsidR="00EC03EC">
        <w:t>tools</w:t>
      </w:r>
      <w:r w:rsidR="00EF75BE" w:rsidRPr="00002A0F">
        <w:t xml:space="preserve"> to understand the wealth of information linking genotypic variation to phenotype</w:t>
      </w:r>
      <w:r>
        <w:t xml:space="preserve">. In particular, we expect that genes interact to affect a change in phenotype, yet </w:t>
      </w:r>
      <w:r w:rsidR="00EF75BE" w:rsidRPr="00002A0F">
        <w:t xml:space="preserve"> GWA stud</w:t>
      </w:r>
      <w:r>
        <w:t xml:space="preserve">ies do not typically </w:t>
      </w:r>
      <w:r w:rsidR="00EF75BE" w:rsidRPr="00002A0F">
        <w:t>explicitly model</w:t>
      </w:r>
      <w:r>
        <w:t xml:space="preserve"> interactions between genes</w:t>
      </w:r>
      <w:r w:rsidR="00EF75BE" w:rsidRPr="00002A0F">
        <w:t xml:space="preserve">. </w:t>
      </w:r>
    </w:p>
    <w:p w14:paraId="485887C6" w14:textId="723A7E79" w:rsidR="00EF75BE" w:rsidRPr="00002A0F" w:rsidRDefault="00EF75BE" w:rsidP="00EF75BE">
      <w:r w:rsidRPr="00002A0F">
        <w:t xml:space="preserve">One informative and easily measurable source of information </w:t>
      </w:r>
      <w:r w:rsidR="00DE6D6D">
        <w:t xml:space="preserve">about gene function </w:t>
      </w:r>
      <w:r w:rsidRPr="00002A0F">
        <w:t xml:space="preserve">are </w:t>
      </w:r>
      <w:r w:rsidR="003C47CE">
        <w:t>RNA expression</w:t>
      </w:r>
      <w:r w:rsidRPr="00002A0F">
        <w:t xml:space="preserve"> levels. </w:t>
      </w:r>
      <w:r w:rsidR="00DE6D6D">
        <w:t>Simultaneous assessment of all</w:t>
      </w:r>
      <w:r w:rsidR="00DE6D6D" w:rsidRPr="00002A0F">
        <w:t xml:space="preserve"> </w:t>
      </w:r>
      <w:r w:rsidRPr="00002A0F">
        <w:t xml:space="preserve">genes’ expression profiles in different contexts, such as </w:t>
      </w:r>
      <w:r w:rsidR="00DE6D6D">
        <w:t>during</w:t>
      </w:r>
      <w:r w:rsidR="00DE6D6D" w:rsidRPr="00002A0F">
        <w:t xml:space="preserve"> </w:t>
      </w:r>
      <w:r w:rsidRPr="00002A0F">
        <w:t>development or within different genetic backgrounds, helps establish how a gene’s expression is linked to its biological function</w:t>
      </w:r>
      <w:r w:rsidR="00455551">
        <w:t xml:space="preserve"> --</w:t>
      </w:r>
      <w:r w:rsidR="0027128D">
        <w:t xml:space="preserve"> </w:t>
      </w:r>
      <w:r w:rsidR="00455551">
        <w:t>h</w:t>
      </w:r>
      <w:r w:rsidR="00DE6D6D" w:rsidRPr="00002A0F">
        <w:t>ighly simil</w:t>
      </w:r>
      <w:r w:rsidR="00695F7F">
        <w:t>ar expression profiles often</w:t>
      </w:r>
      <w:r w:rsidR="00DE6D6D" w:rsidRPr="00002A0F">
        <w:t xml:space="preserve"> indicate shared regulation and function.</w:t>
      </w:r>
      <w:r w:rsidR="00DE6D6D">
        <w:t xml:space="preserve"> </w:t>
      </w:r>
      <w:r w:rsidR="000523BA">
        <w:t>Additionally, v</w:t>
      </w:r>
      <w:r w:rsidR="0027128D">
        <w:t xml:space="preserve">ariation in </w:t>
      </w:r>
      <w:r w:rsidR="0021714E">
        <w:t>the pattern or intensity of gene expression can underlie variation in phenotypes, even where protein sequences maybe identical</w:t>
      </w:r>
      <w:r w:rsidRPr="00002A0F">
        <w:t xml:space="preserve">. Analysis of co-expression </w:t>
      </w:r>
      <w:r w:rsidR="00731913">
        <w:t>in the form of gene networks</w:t>
      </w:r>
      <w:r w:rsidRPr="00002A0F">
        <w:t xml:space="preserve"> </w:t>
      </w:r>
      <w:r w:rsidR="00A95231">
        <w:t>has</w:t>
      </w:r>
      <w:r w:rsidRPr="00002A0F">
        <w:t xml:space="preserve"> identif</w:t>
      </w:r>
      <w:r w:rsidR="00A95231">
        <w:t>ied</w:t>
      </w:r>
      <w:r w:rsidRPr="00002A0F">
        <w:t xml:space="preserve"> functionally related genes, including in several crop </w:t>
      </w:r>
      <w:r>
        <w:t xml:space="preserve">species </w:t>
      </w:r>
      <w:r>
        <w:fldChar w:fldCharType="begin" w:fldLock="1"/>
      </w:r>
      <w:r w:rsidR="003C1D52">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Kim, and Grover 2014; Zheng and Zhao 2013; Ozaki et al. 2010; Ruth Swanson-Wagner et al. 2012)", "plainTextFormattedCitation" : "(R.J. Schaefer et al. 2014; Mochida et al. 2011; Obayashi et al. 2014; Sarkar, Kim, and Grover 2014; Zheng and Zhao 2013; Ozaki et al. 2010; Ruth Swanson-Wagner et al. 2012)", "previouslyFormattedCitation" : "(R.J. Schaefer et al. 2014; Mochida et al. 2011; Obayashi et al. 2014; Sarkar, Kim, and Grover 2014; Zheng and Zhao 2013; Ozaki et al. 2010; Ruth Swanson-Wagner et al. 2012)" }, "properties" : { "noteIndex" : 0 }, "schema" : "https://github.com/citation-style-language/schema/raw/master/csl-citation.json" }</w:instrText>
      </w:r>
      <w:r>
        <w:fldChar w:fldCharType="separate"/>
      </w:r>
      <w:r w:rsidR="00D90D33" w:rsidRPr="00D90D33">
        <w:rPr>
          <w:noProof/>
        </w:rPr>
        <w:t>(R.J. Schaefer et al. 2014; Mochida et al. 2011; Obayashi et al. 2014; Sarkar, Kim, and Grover 2014; Zheng and Zhao 2013; Ozaki et al. 2010; Ruth Swanson-Wagner et al. 2012)</w:t>
      </w:r>
      <w:r>
        <w:fldChar w:fldCharType="end"/>
      </w:r>
      <w:r w:rsidRPr="00002A0F">
        <w:t>.</w:t>
      </w:r>
    </w:p>
    <w:p w14:paraId="075DA05C" w14:textId="6A71308C" w:rsidR="00EF75BE" w:rsidRPr="00002A0F" w:rsidRDefault="00EF75BE" w:rsidP="00EF75BE">
      <w:r w:rsidRPr="00002A0F">
        <w:t>B</w:t>
      </w:r>
      <w:r w:rsidR="0026085C">
        <w:t>ecause co-expression provides a</w:t>
      </w:r>
      <w:r w:rsidRPr="00002A0F">
        <w:t xml:space="preserve"> measure of functional relationships, it </w:t>
      </w:r>
      <w:r w:rsidR="00A95231">
        <w:t>has the potential to</w:t>
      </w:r>
      <w:r w:rsidR="00A95231" w:rsidRPr="00002A0F">
        <w:t xml:space="preserve"> </w:t>
      </w:r>
      <w:r w:rsidRPr="00002A0F">
        <w:t xml:space="preserve">serve as a powerful means of interpreting GWAS candidate loci. </w:t>
      </w:r>
      <w:r w:rsidR="00A95231" w:rsidRPr="0056390E">
        <w:t>W</w:t>
      </w:r>
      <w:r w:rsidRPr="0056390E">
        <w:t xml:space="preserve">e expect that </w:t>
      </w:r>
      <w:r w:rsidR="009628B8">
        <w:t>a set of</w:t>
      </w:r>
      <w:r w:rsidR="009628B8" w:rsidRPr="0056390E">
        <w:t xml:space="preserve"> </w:t>
      </w:r>
      <w:r w:rsidRPr="0056390E">
        <w:t xml:space="preserve">genes contributing to the same biological process </w:t>
      </w:r>
      <w:r w:rsidR="00A95231" w:rsidRPr="0056390E">
        <w:t>will affect variation in</w:t>
      </w:r>
      <w:r w:rsidRPr="0056390E">
        <w:t xml:space="preserve"> a given phenotype</w:t>
      </w:r>
      <w:r w:rsidR="005A7F54">
        <w:t xml:space="preserve"> through guilt-by-association</w:t>
      </w:r>
      <w:r w:rsidRPr="0056390E">
        <w:t xml:space="preserve"> </w:t>
      </w:r>
      <w:r w:rsidRPr="0056390E">
        <w:fldChar w:fldCharType="begin" w:fldLock="1"/>
      </w:r>
      <w:r w:rsidR="009430C5">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Kohane, and Butte 2005)", "plainTextFormattedCitation" : "(Wolfe, Kohane, and Butte 2005)", "previouslyFormattedCitation" : "(Wolfe, Kohane, and Butte 2005)" }, "properties" : { "noteIndex" : 0 }, "schema" : "https://github.com/citation-style-language/schema/raw/master/csl-citation.json" }</w:instrText>
      </w:r>
      <w:r w:rsidRPr="0056390E">
        <w:fldChar w:fldCharType="separate"/>
      </w:r>
      <w:r w:rsidR="00C61012" w:rsidRPr="00C61012">
        <w:rPr>
          <w:noProof/>
        </w:rPr>
        <w:t>(Wolfe, Kohane, and Butte 2005)</w:t>
      </w:r>
      <w:r w:rsidRPr="0056390E">
        <w:fldChar w:fldCharType="end"/>
      </w:r>
      <w:r w:rsidRPr="00002A0F">
        <w:t xml:space="preserve">. </w:t>
      </w:r>
      <w:r w:rsidR="00A95231">
        <w:t>Thus, g</w:t>
      </w:r>
      <w:r w:rsidRPr="00002A0F">
        <w:t xml:space="preserve">enetic variation </w:t>
      </w:r>
      <w:r w:rsidR="00A95231">
        <w:t>discovered</w:t>
      </w:r>
      <w:r w:rsidRPr="00002A0F">
        <w:t xml:space="preserve"> by GWAS</w:t>
      </w:r>
      <w:r w:rsidR="00A95231">
        <w:t xml:space="preserve">, </w:t>
      </w:r>
      <w:r w:rsidRPr="00002A0F">
        <w:t xml:space="preserve">is </w:t>
      </w:r>
      <w:r w:rsidR="00A95231">
        <w:t xml:space="preserve">likely </w:t>
      </w:r>
      <w:r w:rsidRPr="00002A0F">
        <w:t>encoded by co-regulated genes</w:t>
      </w:r>
      <w:r w:rsidR="00A95231">
        <w:t xml:space="preserve"> and</w:t>
      </w:r>
      <w:r w:rsidRPr="00002A0F">
        <w:t xml:space="preserve"> these data sets </w:t>
      </w:r>
      <w:r w:rsidR="00A95231">
        <w:t>should</w:t>
      </w:r>
      <w:r w:rsidR="00A95231" w:rsidRPr="00002A0F">
        <w:t xml:space="preserve"> </w:t>
      </w:r>
      <w:r w:rsidRPr="00002A0F">
        <w:t>non-randomly overlap.</w:t>
      </w:r>
      <w:r w:rsidR="0037619E">
        <w:t xml:space="preserve"> By directly integrating GWAS data with co-expression networks, </w:t>
      </w:r>
      <w:r w:rsidRPr="00002A0F">
        <w:t xml:space="preserve">candidate genes linked to GWAS SNPs </w:t>
      </w:r>
      <w:r w:rsidR="0037619E">
        <w:t xml:space="preserve">can be prioritized based on </w:t>
      </w:r>
      <w:r w:rsidRPr="00002A0F">
        <w:t xml:space="preserve">putative functional information captured by </w:t>
      </w:r>
      <w:r w:rsidR="0037619E">
        <w:t>the</w:t>
      </w:r>
      <w:r w:rsidRPr="00002A0F">
        <w:t xml:space="preserve"> gene co-expression network</w:t>
      </w:r>
      <w:r w:rsidR="00A95231">
        <w:t xml:space="preserve"> and simultaneously annotate</w:t>
      </w:r>
      <w:r w:rsidR="0037619E">
        <w:t>d to</w:t>
      </w:r>
      <w:r w:rsidR="00A95231">
        <w:t xml:space="preserve"> biological processes</w:t>
      </w:r>
      <w:r w:rsidRPr="00002A0F">
        <w:t>. Though not all functional relationships are captured using co-expression</w:t>
      </w:r>
      <w:r w:rsidR="00EC0F99">
        <w:t xml:space="preserve"> </w:t>
      </w:r>
      <w:r>
        <w:fldChar w:fldCharType="begin" w:fldLock="1"/>
      </w:r>
      <w:r w:rsidR="000D3FBC">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Ritchie et al. 2015)", "plainTextFormattedCitation" : "(Ritchie et al. 2015)", "previouslyFormattedCitation" : "(Ritchie et al. 2015)" }, "properties" : { "noteIndex" : 0 }, "schema" : "https://github.com/citation-style-language/schema/raw/master/csl-citation.json" }</w:instrText>
      </w:r>
      <w:r>
        <w:fldChar w:fldCharType="separate"/>
      </w:r>
      <w:r w:rsidR="00D319F4" w:rsidRPr="00D319F4">
        <w:rPr>
          <w:noProof/>
        </w:rPr>
        <w:t>(Ritchie et al. 2015)</w:t>
      </w:r>
      <w:r>
        <w:fldChar w:fldCharType="end"/>
      </w:r>
      <w:r w:rsidRPr="00002A0F">
        <w:t>, th</w:t>
      </w:r>
      <w:r w:rsidR="00EC0F99">
        <w:t>e comparison of these</w:t>
      </w:r>
      <w:r w:rsidRPr="00002A0F">
        <w:t xml:space="preserve"> data </w:t>
      </w:r>
      <w:r w:rsidR="005D75CC">
        <w:t>have the potential to</w:t>
      </w:r>
      <w:r w:rsidR="005D75CC" w:rsidRPr="00002A0F">
        <w:t xml:space="preserve"> </w:t>
      </w:r>
      <w:r w:rsidRPr="00002A0F">
        <w:t xml:space="preserve">provide a highly informative, and sometimes </w:t>
      </w:r>
      <w:r w:rsidR="00EC0F99">
        <w:t>exclusive</w:t>
      </w:r>
      <w:r w:rsidRPr="00002A0F">
        <w:t xml:space="preserve">, set of clues about genes that have </w:t>
      </w:r>
      <w:r w:rsidR="00EC0F99">
        <w:t xml:space="preserve">been </w:t>
      </w:r>
      <w:r w:rsidRPr="00002A0F">
        <w:t>otherwise not been studied. This principle has been used successfully with other ty</w:t>
      </w:r>
      <w:r>
        <w:t xml:space="preserve">pes of networks, for example protein-protein interactions </w:t>
      </w:r>
      <w:r>
        <w:fldChar w:fldCharType="begin" w:fldLock="1"/>
      </w:r>
      <w:r w:rsidR="009430C5">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M. Li et al. 2008)", "plainTextFormattedCitation" : "(M. Li et al. 2008)", "previouslyFormattedCitation" : "(M. Li et al. 2008)" }, "properties" : { "noteIndex" : 0 }, "schema" : "https://github.com/citation-style-language/schema/raw/master/csl-citation.json" }</w:instrText>
      </w:r>
      <w:r>
        <w:fldChar w:fldCharType="separate"/>
      </w:r>
      <w:r w:rsidR="00C61012" w:rsidRPr="00C61012">
        <w:rPr>
          <w:noProof/>
        </w:rPr>
        <w:t>(M. Li et al. 2008)</w:t>
      </w:r>
      <w:r>
        <w:fldChar w:fldCharType="end"/>
      </w:r>
      <w:r>
        <w:t>, and co-expression has been used as a basis</w:t>
      </w:r>
      <w:r w:rsidRPr="00002A0F">
        <w:t xml:space="preserve"> for</w:t>
      </w:r>
      <w:r>
        <w:t xml:space="preserve"> understanding GWA studies in mouse and human </w:t>
      </w:r>
      <w:r>
        <w:fldChar w:fldCharType="begin" w:fldLock="1"/>
      </w:r>
      <w:r w:rsidR="009029D0">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4cb82028-7cd0-4846-8b8d-1b21982a7c23"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b631afeb-b597-4e79-8256-274c02844a86"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r w:rsidR="005D75CC">
        <w:t xml:space="preserve"> It is, however,</w:t>
      </w:r>
      <w:r w:rsidR="009456A0">
        <w:t xml:space="preserve"> often</w:t>
      </w:r>
      <w:r w:rsidR="005D75CC">
        <w:t xml:space="preserve"> unclear what the null expectations are for overlapping two sets of genes </w:t>
      </w:r>
      <w:r w:rsidR="009331B7">
        <w:t xml:space="preserve">that were </w:t>
      </w:r>
      <w:r w:rsidR="005D75CC">
        <w:t xml:space="preserve">selected based on their </w:t>
      </w:r>
      <w:r w:rsidR="009331B7">
        <w:t>performance in functional assays. A simple ranking or overlap is likely to identify genes present in co</w:t>
      </w:r>
      <w:r w:rsidR="00613A06">
        <w:t>-</w:t>
      </w:r>
      <w:r w:rsidR="009331B7">
        <w:t xml:space="preserve">expression networks and GWAS candidate gene lists, but a thoughtful consideration of overlap expectations is required to provide any confidence that such an overlap </w:t>
      </w:r>
      <w:r w:rsidR="00904616">
        <w:t>could not be found by</w:t>
      </w:r>
      <w:r w:rsidR="009331B7">
        <w:t xml:space="preserve"> picking two lists at random.</w:t>
      </w:r>
    </w:p>
    <w:p w14:paraId="2DDD8C57" w14:textId="0D8C0950" w:rsidR="00EF75BE" w:rsidRDefault="00EF75BE" w:rsidP="00EF75BE">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w:t>
      </w:r>
      <w:r w:rsidR="009F4F79">
        <w:t>evaluates</w:t>
      </w:r>
      <w:r w:rsidRPr="00002A0F">
        <w:t xml:space="preserve"> candidate SNPs and corresponding association statistics derived from a typical GWAS study and identifies a ranked list of high confidence candidate genes that are embedde</w:t>
      </w:r>
      <w:r w:rsidR="00F87365">
        <w:t>d in strongly</w:t>
      </w:r>
      <w:r w:rsidRPr="00002A0F">
        <w:t xml:space="preserve"> connected functional modules where multiple members of those modules are associated with the phenotype of</w:t>
      </w:r>
      <w:r>
        <w:t xml:space="preserve"> interest. </w:t>
      </w:r>
    </w:p>
    <w:p w14:paraId="275DB1CF" w14:textId="647DB4B2" w:rsidR="00EF75BE" w:rsidRPr="00002A0F" w:rsidRDefault="00EF75BE" w:rsidP="00EF75BE">
      <w:r>
        <w:t xml:space="preserve">We </w:t>
      </w:r>
      <w:r w:rsidR="006540D1">
        <w:t>applied</w:t>
      </w:r>
      <w:r>
        <w:t xml:space="preserve"> this approach</w:t>
      </w:r>
      <w:r w:rsidRPr="00002A0F">
        <w:t xml:space="preserve"> in maize,</w:t>
      </w:r>
      <w:r>
        <w:t xml:space="preserve"> </w:t>
      </w:r>
      <w:r w:rsidR="009331B7">
        <w:t xml:space="preserve">as it is has </w:t>
      </w:r>
      <w:r w:rsidR="007E1F8C">
        <w:t xml:space="preserve">many of </w:t>
      </w:r>
      <w:r w:rsidR="009331B7">
        <w:t xml:space="preserve">the tools of a genetic model system and is </w:t>
      </w:r>
      <w:r>
        <w:t>one of the most important agricultural crops in the world</w:t>
      </w:r>
      <w:r w:rsidR="00B53228">
        <w:t>;</w:t>
      </w:r>
      <w:r>
        <w:t xml:space="preserve"> yielding 13.6 billion bushels of grain alone in the USA </w:t>
      </w:r>
      <w:r>
        <w:lastRenderedPageBreak/>
        <w:t xml:space="preserve">in 2015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focused on quantitative phenotypes measuring the</w:t>
      </w:r>
      <w:r>
        <w:t xml:space="preserve"> </w:t>
      </w:r>
      <w:r w:rsidRPr="00002A0F">
        <w:t xml:space="preserve">accumulation of 17 different elements in maize grain ionome (Al, As, B, Ca, Cd, Fe, K, Mg, Mn, Mo, Na, Ni, Rb, S, Se, Sr and Zn). </w:t>
      </w:r>
      <w:r>
        <w:t>Plants must take up all elements except carbon and oxygen from the soil making the plant ionome a critical component in understanding plant environmental response</w:t>
      </w:r>
      <w:r w:rsidR="009331B7">
        <w:t xml:space="preserve"> </w:t>
      </w:r>
      <w:r>
        <w:fldChar w:fldCharType="begin" w:fldLock="1"/>
      </w:r>
      <w:r w:rsidR="009430C5">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I. Baxter 2010)", "plainTextFormattedCitation" : "(I. Baxter 2010)", "previouslyFormattedCitation" : "(I. Baxter 2010)" }, "properties" : { "noteIndex" : 0 }, "schema" : "https://github.com/citation-style-language/schema/raw/master/csl-citation.json" }</w:instrText>
      </w:r>
      <w:r>
        <w:fldChar w:fldCharType="separate"/>
      </w:r>
      <w:r w:rsidR="00C61012" w:rsidRPr="00C61012">
        <w:rPr>
          <w:noProof/>
        </w:rPr>
        <w:t>(I. Baxter 2010)</w:t>
      </w:r>
      <w:r>
        <w:fldChar w:fldCharType="end"/>
      </w:r>
      <w:r>
        <w:t xml:space="preserve">, grain nutritional quality </w:t>
      </w:r>
      <w:r>
        <w:fldChar w:fldCharType="begin" w:fldLock="1"/>
      </w:r>
      <w:r w:rsidR="009430C5">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nd Salt 2017)", "plainTextFormattedCitation" : "(Guerinot and Salt 2017)", "previouslyFormattedCitation" : "(Guerinot and Salt 2017)" }, "properties" : { "noteIndex" : 0 }, "schema" : "https://github.com/citation-style-language/schema/raw/master/csl-citation.json" }</w:instrText>
      </w:r>
      <w:r>
        <w:fldChar w:fldCharType="separate"/>
      </w:r>
      <w:r w:rsidR="00C61012" w:rsidRPr="00C61012">
        <w:rPr>
          <w:noProof/>
        </w:rPr>
        <w:t>(Guerinot and Salt 2017)</w:t>
      </w:r>
      <w:r>
        <w:fldChar w:fldCharType="end"/>
      </w:r>
      <w:r>
        <w:t xml:space="preserve"> and plant physiology </w:t>
      </w:r>
      <w:r>
        <w:fldChar w:fldCharType="begin" w:fldLock="1"/>
      </w:r>
      <w:r w:rsidR="009430C5">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I. R. Baxter et al. 2008)", "plainTextFormattedCitation" : "(I. R. Baxter et al. 2008)", "previouslyFormattedCitation" : "(I. R. Baxter et al. 2008)" }, "properties" : { "noteIndex" : 0 }, "schema" : "https://github.com/citation-style-language/schema/raw/master/csl-citation.json" }</w:instrText>
      </w:r>
      <w:r>
        <w:fldChar w:fldCharType="separate"/>
      </w:r>
      <w:r w:rsidR="00C61012" w:rsidRPr="00C61012">
        <w:rPr>
          <w:noProof/>
        </w:rPr>
        <w:t>(I. R. Baxter et al. 2008)</w:t>
      </w:r>
      <w:r>
        <w:fldChar w:fldCharType="end"/>
      </w:r>
      <w:r>
        <w:t>.</w:t>
      </w:r>
      <w:r w:rsidR="00065A66" w:rsidDel="00065A66">
        <w:t xml:space="preserve"> </w:t>
      </w:r>
      <w:r w:rsidRPr="00002A0F">
        <w:t>We evaluated multiple different types of co-expression networks for supporting the</w:t>
      </w:r>
      <w:r>
        <w:t xml:space="preserve"> application of Camoco</w:t>
      </w:r>
      <w:r w:rsidR="00065A66">
        <w:t>.</w:t>
      </w:r>
      <w:r>
        <w:t xml:space="preserve"> </w:t>
      </w:r>
      <w:r w:rsidR="00065A66">
        <w:t xml:space="preserve">To </w:t>
      </w:r>
      <w:r w:rsidRPr="00002A0F">
        <w:t>demonstrate the efficacy of our approach</w:t>
      </w:r>
      <w:r w:rsidR="00651505">
        <w:t>,</w:t>
      </w:r>
      <w:r w:rsidRPr="00002A0F">
        <w:t xml:space="preserve"> </w:t>
      </w:r>
      <w:r w:rsidR="00651505">
        <w:t xml:space="preserve">we </w:t>
      </w:r>
      <w:r w:rsidRPr="00002A0F">
        <w:t>simulat</w:t>
      </w:r>
      <w:r w:rsidR="00065A66">
        <w:t>ed</w:t>
      </w:r>
      <w:r w:rsidRPr="00002A0F">
        <w:t xml:space="preserve"> GWA studies using Gene Ontology (GO) terms to establish maize specific SNP-to-gene mapping parameters as well as a robust null model for GWAS-</w:t>
      </w:r>
      <w:r w:rsidR="00065A66">
        <w:t xml:space="preserve">expression </w:t>
      </w:r>
      <w:r w:rsidRPr="00002A0F">
        <w:t xml:space="preserve">network overlap. </w:t>
      </w:r>
      <w:r w:rsidR="00065A66">
        <w:t>T</w:t>
      </w:r>
      <w:r w:rsidR="006A521C">
        <w:t>his</w:t>
      </w:r>
      <w:r w:rsidRPr="00002A0F">
        <w:t xml:space="preserve"> approach does indeed confirm overlap between functional modules captured by co-expression networks and GWAS candidate SNPs for the maize grain ionome. We present high-confidence candidate genes identified for a vari</w:t>
      </w:r>
      <w:r w:rsidR="006A521C">
        <w:t>ety of different ionomic traits,</w:t>
      </w:r>
      <w:r w:rsidRPr="00002A0F">
        <w:t xml:space="preserve"> </w:t>
      </w:r>
      <w:r w:rsidR="00065A66">
        <w:t>test single gene knockouts demonstrating the utility of this approach, and</w:t>
      </w:r>
      <w:r w:rsidR="006A521C">
        <w:t xml:space="preserve"> highlight several best practices on</w:t>
      </w:r>
      <w:r w:rsidR="00065A66">
        <w:t xml:space="preserve"> </w:t>
      </w:r>
      <w:r w:rsidR="006A521C">
        <w:t>integrating</w:t>
      </w:r>
      <w:r w:rsidR="00065A66">
        <w:t xml:space="preserve"> </w:t>
      </w:r>
      <w:r w:rsidRPr="00002A0F">
        <w:t>co-expression</w:t>
      </w:r>
      <w:r w:rsidR="006A521C">
        <w:t xml:space="preserve"> networks</w:t>
      </w:r>
      <w:r w:rsidRPr="00002A0F">
        <w:t xml:space="preserve"> and GWAS </w:t>
      </w:r>
      <w:r w:rsidR="00065A66">
        <w:t>data</w:t>
      </w:r>
      <w:r w:rsidR="00065A66" w:rsidRPr="00002A0F">
        <w:t xml:space="preserve"> </w:t>
      </w:r>
      <w:r w:rsidR="00065A66">
        <w:t>that are</w:t>
      </w:r>
      <w:r w:rsidRPr="00002A0F">
        <w:t xml:space="preserve"> general</w:t>
      </w:r>
      <w:r w:rsidR="00065A66">
        <w:t xml:space="preserve">ly applicable to this approach. </w:t>
      </w:r>
    </w:p>
    <w:p w14:paraId="507B219F" w14:textId="77777777" w:rsidR="004E79F7" w:rsidRDefault="006B33EA" w:rsidP="006804EA">
      <w:pPr>
        <w:pStyle w:val="Heading1"/>
      </w:pPr>
      <w:r>
        <w:t>Results</w:t>
      </w:r>
    </w:p>
    <w:p w14:paraId="1EC5BF49" w14:textId="77777777"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3613E009" w:rsidR="00B77B21" w:rsidRDefault="00B77B21" w:rsidP="006804EA">
      <w:r>
        <w:t xml:space="preserve">We developed a computational </w:t>
      </w:r>
      <w:r w:rsidR="00832794">
        <w:t>framework</w:t>
      </w:r>
      <w:r>
        <w:t>, called Camoco (</w:t>
      </w:r>
      <w:r w:rsidRPr="0012795B">
        <w:rPr>
          <w:b/>
        </w:rPr>
        <w:t>C</w:t>
      </w:r>
      <w:r>
        <w:t>o-</w:t>
      </w:r>
      <w:r w:rsidRPr="0012795B">
        <w:rPr>
          <w:b/>
        </w:rPr>
        <w:t>A</w:t>
      </w:r>
      <w:r>
        <w:t xml:space="preserve">nalysis of </w:t>
      </w:r>
      <w:r w:rsidRPr="0012795B">
        <w:rPr>
          <w:b/>
        </w:rPr>
        <w:t>mo</w:t>
      </w:r>
      <w:r>
        <w:t xml:space="preserve">lecular </w:t>
      </w:r>
      <w:r w:rsidRPr="0012795B">
        <w:rPr>
          <w:b/>
        </w:rPr>
        <w:t>co</w:t>
      </w:r>
      <w:r>
        <w:t xml:space="preserve">mponents), </w:t>
      </w:r>
      <w:r w:rsidR="00AE426E">
        <w:t>that</w:t>
      </w:r>
      <w:r>
        <w:t xml:space="preserve"> integrat</w:t>
      </w:r>
      <w:r w:rsidR="00AE426E">
        <w:t>es</w:t>
      </w:r>
      <w:r>
        <w:t xml:space="preserve"> </w:t>
      </w:r>
      <w:r w:rsidR="00A57265">
        <w:t>the output</w:t>
      </w:r>
      <w:r w:rsidR="00003F71">
        <w:t>s</w:t>
      </w:r>
      <w:r w:rsidR="00A57265">
        <w:t xml:space="preserve">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a GWA study </w:t>
      </w:r>
      <w:r w:rsidR="0000230A">
        <w:t xml:space="preserve">should also </w:t>
      </w:r>
      <w:r w:rsidR="00B45F3C">
        <w:t xml:space="preserve">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1CCB5B9D" w14:textId="43E2E96C" w:rsidR="00013461" w:rsidRDefault="00B77B21" w:rsidP="006804EA">
      <w:r>
        <w:t>The three major components of the Camoco system are a module for SNP-to-gene mapping (</w:t>
      </w:r>
      <w:r>
        <w:fldChar w:fldCharType="begin"/>
      </w:r>
      <w:r>
        <w:instrText xml:space="preserve"> REF _Ref444765587 \h  \* MERGEFORMAT </w:instrText>
      </w:r>
      <w:r>
        <w:fldChar w:fldCharType="separate"/>
      </w:r>
      <w:r w:rsidR="000B0BA4">
        <w:t>Fig. 1</w:t>
      </w:r>
      <w:r>
        <w:fldChar w:fldCharType="end"/>
      </w:r>
      <w:r>
        <w:t>A); tools for construction and analysis of co-expression networks (</w:t>
      </w:r>
      <w:r>
        <w:fldChar w:fldCharType="begin"/>
      </w:r>
      <w:r>
        <w:instrText xml:space="preserve"> REF _Ref444765587 \h  \* MERGEFORMAT </w:instrText>
      </w:r>
      <w:r>
        <w:fldChar w:fldCharType="separate"/>
      </w:r>
      <w:r w:rsidR="000B0BA4">
        <w:t>Fig. 1</w:t>
      </w:r>
      <w:r>
        <w:fldChar w:fldCharType="end"/>
      </w:r>
      <w:r>
        <w:t>B); and an</w:t>
      </w:r>
      <w:r w:rsidR="00095363">
        <w:t xml:space="preserve"> "overlap"</w:t>
      </w:r>
      <w:r>
        <w:t xml:space="preserve"> algorithm that integrates GWAS-derived candidate </w:t>
      </w:r>
      <w:r w:rsidR="008730B1">
        <w:t>genes</w:t>
      </w:r>
      <w:r>
        <w:t xml:space="preserve"> with the co</w:t>
      </w:r>
      <w:r w:rsidR="008730B1">
        <w:t>-expression networks and</w:t>
      </w:r>
      <w:r w:rsidR="0002616A">
        <w:t xml:space="preserve"> identifies</w:t>
      </w:r>
      <w:r w:rsidR="005E22DA">
        <w:t xml:space="preserve"> high priority</w:t>
      </w:r>
      <w:r>
        <w:t xml:space="preserve"> </w:t>
      </w:r>
      <w:r w:rsidR="005E22DA">
        <w:t xml:space="preserve">candidate </w:t>
      </w:r>
      <w:r>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0B0BA4">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0B0BA4">
        <w:t>Materials and Methods</w:t>
      </w:r>
      <w:r w:rsidR="00ED0580">
        <w:fldChar w:fldCharType="end"/>
      </w:r>
      <w:r w:rsidR="00ED0580">
        <w:t xml:space="preserve"> </w:t>
      </w:r>
      <w:r w:rsidR="00C46D31">
        <w:t>for details on each component)</w:t>
      </w:r>
      <w:r>
        <w:t>.</w:t>
      </w:r>
      <w:r w:rsidR="0077354C">
        <w:t xml:space="preserve"> The</w:t>
      </w:r>
      <w:r w:rsidR="00295BF5">
        <w:t xml:space="preserve"> overlap</w:t>
      </w:r>
      <w:r w:rsidR="0077354C">
        <w:t xml:space="preserve"> algorithm identifies h</w:t>
      </w:r>
      <w:r w:rsidR="00C46D31">
        <w:t>igh-</w:t>
      </w:r>
      <w:r w:rsidR="000222A3">
        <w:t>priority</w:t>
      </w:r>
      <w:r w:rsidR="00C46D31">
        <w:t xml:space="preserve"> genes by </w:t>
      </w:r>
      <w:r w:rsidR="002E03E1">
        <w:t xml:space="preserve">identifying the subset of genes that are highly connected </w:t>
      </w:r>
      <w:r w:rsidR="007216DF">
        <w:t xml:space="preserve">to </w:t>
      </w:r>
      <w:r w:rsidR="002E03E1">
        <w:t xml:space="preserve">other genes </w:t>
      </w:r>
      <w:r w:rsidR="00DA264E">
        <w:t xml:space="preserve">also </w:t>
      </w:r>
      <w:r w:rsidR="002E03E1">
        <w:t>implicated by GWAS SNPs.</w:t>
      </w:r>
    </w:p>
    <w:p w14:paraId="40865892" w14:textId="7FC0BEA1" w:rsidR="00F42CCC" w:rsidRDefault="00C46D31" w:rsidP="006804EA">
      <w:r>
        <w:t xml:space="preserve">To accomplish this, we implemented and evaluated two different network scoring metrics: </w:t>
      </w:r>
      <w:r w:rsidR="00D37678">
        <w:t>sub</w:t>
      </w:r>
      <w:r>
        <w:t xml:space="preserve">network </w:t>
      </w:r>
      <w:r w:rsidRPr="00C06C24">
        <w:t>density</w:t>
      </w:r>
      <w:r>
        <w:t xml:space="preserve">, and </w:t>
      </w:r>
      <w:r w:rsidR="00D37678">
        <w:t>sub</w:t>
      </w:r>
      <w:r>
        <w:t xml:space="preserve">network </w:t>
      </w:r>
      <w:r w:rsidRPr="00C06C24">
        <w:t>locality</w:t>
      </w:r>
      <w:r>
        <w:t xml:space="preserve"> (</w:t>
      </w:r>
      <w:r w:rsidR="00CE1A7A">
        <w:fldChar w:fldCharType="begin"/>
      </w:r>
      <w:r w:rsidR="00CE1A7A">
        <w:instrText xml:space="preserve"> REF _Ref447101528 \h </w:instrText>
      </w:r>
      <w:r w:rsidR="00CE1A7A">
        <w:fldChar w:fldCharType="separate"/>
      </w:r>
      <w:r w:rsidR="000B0BA4"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0B0BA4">
        <w:t>Eq.2</w:t>
      </w:r>
      <w:r w:rsidR="00CE1A7A">
        <w:fldChar w:fldCharType="end"/>
      </w:r>
      <w:r>
        <w:t xml:space="preserve">). </w:t>
      </w:r>
      <w:r w:rsidR="004D5AC5">
        <w:t>Subn</w:t>
      </w:r>
      <w:r>
        <w:t xml:space="preserve">etwork </w:t>
      </w:r>
      <w:r w:rsidRPr="0088519F">
        <w:t>density</w:t>
      </w:r>
      <w:r>
        <w:t xml:space="preserve"> measures the</w:t>
      </w:r>
      <w:r w:rsidR="00B77B21">
        <w:t xml:space="preserve"> average interaction strength between all pairwise combinations of </w:t>
      </w:r>
      <w:r w:rsidR="00CA6BB2">
        <w:t>genes linked to GWAS peaks</w:t>
      </w:r>
      <w:r w:rsidR="00B77B21">
        <w:t xml:space="preserve">. </w:t>
      </w:r>
      <w:r w:rsidR="004D5AC5">
        <w:t>Subn</w:t>
      </w:r>
      <w:r w:rsidR="00B77B21">
        <w:t xml:space="preserve">etwork </w:t>
      </w:r>
      <w:r w:rsidR="00B77B21" w:rsidRPr="0088519F">
        <w:t>locality</w:t>
      </w:r>
      <w:r w:rsidR="00672043">
        <w:t xml:space="preserve"> </w:t>
      </w:r>
      <w:r w:rsidR="00DC139F">
        <w:t>measures the specificity of co-expression-derived interactions for a given candidate gene to all genes in the GWAS-derived subnetwork as compared to all other genes in the genome</w:t>
      </w:r>
      <w:r w:rsidR="00B77B21">
        <w:t xml:space="preserve"> (See </w:t>
      </w:r>
      <w:r w:rsidR="00B77B21">
        <w:fldChar w:fldCharType="begin"/>
      </w:r>
      <w:r w:rsidR="00B77B21">
        <w:instrText xml:space="preserve"> REF _Ref463088833 \h  \* MERGEFORMAT </w:instrText>
      </w:r>
      <w:r w:rsidR="00B77B21">
        <w:fldChar w:fldCharType="separate"/>
      </w:r>
      <w:r w:rsidR="000B0BA4">
        <w:t>Materials and Methods</w:t>
      </w:r>
      <w:r w:rsidR="00B77B21">
        <w:fldChar w:fldCharType="end"/>
      </w:r>
      <w:r w:rsidR="00B77B21">
        <w:t xml:space="preserve"> for score details). </w:t>
      </w:r>
      <w:r w:rsidR="00DC139F">
        <w:t xml:space="preserve">For a given </w:t>
      </w:r>
      <w:r w:rsidR="00C17968">
        <w:t xml:space="preserve">input </w:t>
      </w:r>
      <w:r w:rsidR="00DC139F">
        <w:t>GWAS trait</w:t>
      </w:r>
      <w:r w:rsidR="0000230A">
        <w:t xml:space="preserve"> and gene expression data set</w:t>
      </w:r>
      <w:r w:rsidR="00DC139F">
        <w:t>, s</w:t>
      </w:r>
      <w:r w:rsidR="00B77B21">
        <w:t>tatistical significance</w:t>
      </w:r>
      <w:r w:rsidR="00B26CDE">
        <w:t xml:space="preserve"> for</w:t>
      </w:r>
      <w:r w:rsidR="00B77B21">
        <w:t xml:space="preserve"> both density as well as locality is determined by</w:t>
      </w:r>
      <w:r w:rsidR="00DC139F">
        <w:t xml:space="preserve"> generating a null</w:t>
      </w:r>
      <w:r w:rsidR="00074EEA">
        <w:t>-</w:t>
      </w:r>
      <w:r w:rsidR="00DC139F">
        <w:t>distribution</w:t>
      </w:r>
      <w:r w:rsidR="003374CD">
        <w:t xml:space="preserve"> based generating random GWAS traits (n=1000) with the same number of implicated loci and corresponding </w:t>
      </w:r>
      <w:r w:rsidR="003374CD">
        <w:lastRenderedPageBreak/>
        <w:t>candidate genes</w:t>
      </w:r>
      <w:r w:rsidR="0092598E">
        <w:t>.</w:t>
      </w:r>
      <w:r w:rsidR="004B02B7">
        <w:t xml:space="preserve"> </w:t>
      </w:r>
      <w:r w:rsidR="003374CD">
        <w:t>This null-</w:t>
      </w:r>
      <w:r w:rsidR="00DC139F">
        <w:t xml:space="preserve">distribution is used to derive a p-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6575E3">
        <w:fldChar w:fldCharType="separate"/>
      </w:r>
      <w:r w:rsidR="000B0BA4">
        <w:t>Fig. 1</w:t>
      </w:r>
      <w:r w:rsidR="006575E3">
        <w:fldChar w:fldCharType="end"/>
      </w:r>
      <w:r w:rsidR="00DC139F">
        <w:t>D).</w:t>
      </w:r>
      <w:r w:rsidR="004B02B7">
        <w:t xml:space="preserve"> </w:t>
      </w:r>
      <w:r w:rsidR="00894FFD">
        <w:t>The end result of this process i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p>
    <w:p w14:paraId="7D00BE44" w14:textId="77777777" w:rsidR="00BD3E3E" w:rsidRDefault="00F87A75" w:rsidP="006804EA">
      <w:pPr>
        <w:pStyle w:val="Heading3"/>
      </w:pPr>
      <w:bookmarkStart w:id="7" w:name="_Ref444765587"/>
      <w:r>
        <w:t>Fig.</w:t>
      </w:r>
      <w:r w:rsidR="00BD3E3E">
        <w:t xml:space="preserve"> 1</w:t>
      </w:r>
      <w:bookmarkEnd w:id="7"/>
    </w:p>
    <w:p w14:paraId="20901FC1" w14:textId="3F4D5AC3" w:rsidR="00E7135D" w:rsidRDefault="00D42BE5" w:rsidP="006804EA">
      <w:pPr>
        <w:pStyle w:val="Heading3"/>
      </w:pPr>
      <w:r>
        <w:t>Schematic</w:t>
      </w:r>
      <w:r w:rsidR="00CE7F08">
        <w:t xml:space="preserve"> of the </w:t>
      </w:r>
      <w:r w:rsidR="00E7135D" w:rsidRPr="00E7135D">
        <w:t>Camoco framework</w:t>
      </w:r>
    </w:p>
    <w:p w14:paraId="541EFC10" w14:textId="67E370E8"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significance indicating a multi</w:t>
      </w:r>
      <w:r w:rsidR="002E6613">
        <w:t>-</w:t>
      </w:r>
      <w:r w:rsidR="00E7135D" w:rsidRPr="00E7135D">
        <w:t>genic trait. SNP-to-gene mapping windows i</w:t>
      </w:r>
      <w:r w:rsidR="00DB7A3F">
        <w:t>dentif</w:t>
      </w:r>
      <w:r w:rsidR="00C95B73">
        <w:t>y</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49F7CAD7" w:rsidR="008E4FEF" w:rsidRDefault="008E4FEF" w:rsidP="00D04EE5">
      <w:pPr>
        <w:pStyle w:val="Heading2"/>
      </w:pPr>
      <w:r w:rsidRPr="00C36685">
        <w:t>Generating co-expression networks from diverse transcriptional data</w:t>
      </w:r>
    </w:p>
    <w:p w14:paraId="268B9343" w14:textId="2FFC4E1F" w:rsidR="00B41120" w:rsidRDefault="00C63949" w:rsidP="00930BBB">
      <w:r>
        <w:t xml:space="preserve">A </w:t>
      </w:r>
      <w:r w:rsidR="00894FFD">
        <w:t xml:space="preserve">co-expression network </w:t>
      </w:r>
      <w:r>
        <w:t xml:space="preserve">that is derived from the </w:t>
      </w:r>
      <w:r w:rsidR="00B61C35">
        <w:t>biological</w:t>
      </w:r>
      <w:r>
        <w:t xml:space="preserve"> context that generates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functional relationships </w:t>
      </w:r>
      <w:r w:rsidR="00556982">
        <w:t>identify</w:t>
      </w:r>
      <w:r>
        <w:t xml:space="preserve"> </w:t>
      </w:r>
      <w:r w:rsidR="00894FFD">
        <w:t>coherent s</w:t>
      </w:r>
      <w:r w:rsidR="00CF17E5">
        <w:t>ubsets of GWAS-implicated genes</w:t>
      </w:r>
      <w:r w:rsidR="00A31B27">
        <w:t>. We and others have</w:t>
      </w:r>
      <w:r w:rsidR="00DB46FF">
        <w:t xml:space="preserve"> previously</w:t>
      </w:r>
      <w:r w:rsidR="00A31B27">
        <w:t xml:space="preserve"> shown that co-expressi</w:t>
      </w:r>
      <w:r w:rsidR="002F7923">
        <w:t>o</w:t>
      </w:r>
      <w:r w:rsidR="00A31B27">
        <w:t>n</w:t>
      </w:r>
      <w:r w:rsidR="00894FFD">
        <w:t xml:space="preserve"> networks generated from expression data derived from different contexts capture different functional information </w:t>
      </w:r>
      <w:r w:rsidR="00456B26">
        <w:fldChar w:fldCharType="begin" w:fldLock="1"/>
      </w:r>
      <w:r w:rsidR="000A7C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Robert J. Schaefer, Briskine, Springer, and Myers 2014; R. Swanson-Wagner et al. 2012)", "plainTextFormattedCitation" : "(Robert J. Schaefer, Briskine, Springer, and Myers 2014; R. Swanson-Wagner et al. 2012)", "previouslyFormattedCitation" : "(Robert J. Schaefer, Briskine, Springer, and Myers 2014; R. Swanson-Wagner et al. 2012)" }, "properties" : { "noteIndex" : 0 }, "schema" : "https://github.com/citation-style-language/schema/raw/master/csl-citation.json" }</w:instrText>
      </w:r>
      <w:r w:rsidR="00456B26">
        <w:fldChar w:fldCharType="separate"/>
      </w:r>
      <w:r w:rsidR="003C1D52" w:rsidRPr="003C1D52">
        <w:rPr>
          <w:noProof/>
        </w:rPr>
        <w:t>(Robert J. Schaefer, Briskine, Springer, and Myers 2014;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w:t>
      </w:r>
      <w:r w:rsidR="00A86EC9">
        <w:lastRenderedPageBreak/>
        <w:t>expression</w:t>
      </w:r>
      <w:r w:rsidR="007F4EAC">
        <w:t xml:space="preserve"> </w:t>
      </w:r>
      <w:r>
        <w:t xml:space="preserve">can explore </w:t>
      </w:r>
      <w:r w:rsidR="007F4EAC">
        <w:t xml:space="preserve">environmental </w:t>
      </w:r>
      <w:r>
        <w:t>adaptation</w:t>
      </w:r>
      <w:r w:rsidR="007F4EAC">
        <w:t xml:space="preserve">, developmental and organ 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9430C5">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R.J. Schaefer, Michno, and Myers 2016)", "plainTextFormattedCitation" : "(R.J. Schaefer, Michno, and Myers 2016)", "previouslyFormattedCitation" : "(R.J. Schaefer, Michno, and Myers 2016)" }, "properties" : { "noteIndex" : 0 }, "schema" : "https://github.com/citation-style-language/schema/raw/master/csl-citation.json" }</w:instrText>
      </w:r>
      <w:r w:rsidR="007F4EAC">
        <w:fldChar w:fldCharType="separate"/>
      </w:r>
      <w:r w:rsidR="00C61012" w:rsidRPr="00C61012">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539D257D" w14:textId="77777777" w:rsidR="00097BC0" w:rsidRDefault="00B41120" w:rsidP="006804EA">
      <w:r>
        <w:t xml:space="preserve">All datasets used </w:t>
      </w:r>
      <w:r w:rsidR="000A71F2">
        <w:t xml:space="preserve">here </w:t>
      </w:r>
      <w:r>
        <w:t>were generated from whole-genome RNA-Seq analysis</w:t>
      </w:r>
      <w:r w:rsidR="000A71F2">
        <w:t>, although Camoco could also be applied to microarray derived expression data</w:t>
      </w:r>
      <w:r>
        <w:t>.</w:t>
      </w:r>
      <w:r w:rsidDel="00B41120">
        <w:t xml:space="preserve"> </w:t>
      </w:r>
      <w:r w:rsidR="00FD3978">
        <w:t>The first</w:t>
      </w:r>
      <w:r w:rsidR="00431848">
        <w:t xml:space="preserve"> </w:t>
      </w:r>
      <w:r w:rsidR="00BD06C3">
        <w:t>dataset</w:t>
      </w:r>
      <w:r w:rsidR="00705054">
        <w:t xml:space="preserve"> (ZmPAN hereafter)</w:t>
      </w:r>
      <w:r w:rsidR="002F1453">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maize inbred lines from a previously published dataset</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D34056" w:rsidRPr="00573E18">
        <w:t>. Briefly, Hirsch et al. chose these lines to represent major heterotic groups within the US, sweet corns, pop corns, and exotic maize lines while seedling tissue was chosen to due to the number of tissues which could be represented.</w:t>
      </w:r>
      <w:r w:rsidR="00027815">
        <w:t xml:space="preserve"> </w:t>
      </w:r>
      <w:r w:rsidR="00FD3978">
        <w:t xml:space="preserve">The second </w:t>
      </w:r>
      <w:r w:rsidR="00BD06C3">
        <w:t>dataset</w:t>
      </w:r>
      <w:r w:rsidR="00705054">
        <w:t xml:space="preserve"> (ZmSAM hereafter)</w:t>
      </w:r>
      <w:r w:rsidR="008E4FEF" w:rsidRPr="004E79F7">
        <w:t xml:space="preserve"> </w:t>
      </w:r>
      <w:r w:rsidR="000A71F2">
        <w:t xml:space="preserve">examined </w:t>
      </w:r>
      <w:r w:rsidR="008E4FEF" w:rsidRPr="004E79F7">
        <w:t>genotypic variation of different tissues and across developmenta</w:t>
      </w:r>
      <w:r w:rsidR="00917AD0">
        <w:t>l time points</w:t>
      </w:r>
      <w:r w:rsidR="00FD3978">
        <w:t xml:space="preserve">. </w:t>
      </w:r>
      <w:r w:rsidR="00917AD0">
        <w:t>Whole genome RNA-</w:t>
      </w:r>
      <w:r w:rsidR="004E0511">
        <w:t>S</w:t>
      </w:r>
      <w:r w:rsidR="008E4FEF" w:rsidRPr="004E79F7">
        <w:t>eq transcriptome profiles from 76 different diverse tissues and developmental time points in the maize reference accession, B73, were used to build a</w:t>
      </w:r>
      <w:r w:rsidR="004860F6">
        <w:t xml:space="preserve"> second</w:t>
      </w:r>
      <w:r w:rsidR="008E4FEF" w:rsidRPr="004E79F7">
        <w:t xml:space="preserve"> gene co-expression network</w:t>
      </w:r>
      <w:r w:rsidR="00DF6622">
        <w:t xml:space="preserve"> </w:t>
      </w:r>
      <w:r w:rsidR="008E4FEF" w:rsidRPr="004E79F7">
        <w:t xml:space="preserve">using a </w:t>
      </w:r>
      <w:r w:rsidR="004860F6">
        <w:t>publically available</w:t>
      </w:r>
      <w:r w:rsidR="008E4FEF" w:rsidRPr="004E79F7">
        <w:t xml:space="preserve"> dataset</w:t>
      </w:r>
      <w:r w:rsidR="00D31E29">
        <w:t xml:space="preserve"> </w:t>
      </w:r>
      <w:r w:rsidR="00D31E29">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D31E29">
        <w:fldChar w:fldCharType="separate"/>
      </w:r>
      <w:r w:rsidR="00780438" w:rsidRPr="00780438">
        <w:rPr>
          <w:noProof/>
        </w:rPr>
        <w:t>(Stelpflug et al. 2015)</w:t>
      </w:r>
      <w:r w:rsidR="00D31E29">
        <w:fldChar w:fldCharType="end"/>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ZmRoot hereafter)</w:t>
      </w:r>
      <w:r w:rsidR="00097BC0">
        <w:t xml:space="preserve"> </w:t>
      </w:r>
      <w:r w:rsidR="000A71F2">
        <w:t>as part of the ionomics GWAS research program</w:t>
      </w:r>
      <w:r w:rsidR="00C63949">
        <w:t>. These data measure</w:t>
      </w:r>
      <w:r w:rsidR="000A71F2">
        <w:t xml:space="preserve"> </w:t>
      </w:r>
      <w:r w:rsidR="001D3930">
        <w:t xml:space="preserve">genotypic variation </w:t>
      </w:r>
      <w:r w:rsidR="00097BC0">
        <w:t xml:space="preserve">existing </w:t>
      </w:r>
      <w:r w:rsidR="00097BC0" w:rsidRPr="00C06B71">
        <w:t xml:space="preserve">within </w:t>
      </w:r>
      <w:r w:rsidR="00C63949" w:rsidRPr="00C06B71">
        <w:t>the</w:t>
      </w:r>
      <w:r w:rsidR="00097BC0" w:rsidRPr="00C06B71">
        <w:t xml:space="preserve"> </w:t>
      </w:r>
      <w:r w:rsidR="00CB4B75" w:rsidRPr="00C06B71">
        <w:t xml:space="preserve">root, which </w:t>
      </w:r>
      <w:r w:rsidR="00CB4B75">
        <w:t>that 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p>
    <w:p w14:paraId="4EB4166F" w14:textId="77777777" w:rsidR="002B1DB8" w:rsidRDefault="002B1DB8" w:rsidP="006804EA">
      <w:pPr>
        <w:pStyle w:val="Heading3"/>
      </w:pPr>
      <w:bookmarkStart w:id="8" w:name="_Ref458774860"/>
      <w:r>
        <w:t>Table 1</w:t>
      </w:r>
      <w:bookmarkEnd w:id="8"/>
    </w:p>
    <w:p w14:paraId="6DCD7AFC" w14:textId="77777777" w:rsidR="002B1DB8" w:rsidRDefault="002B1DB8" w:rsidP="006804EA">
      <w:pPr>
        <w:pStyle w:val="Heading4"/>
      </w:pPr>
      <w:r>
        <w:t>Significantly Co-expressed GO Terms</w:t>
      </w:r>
    </w:p>
    <w:p w14:paraId="7EF40D81" w14:textId="07ED1AEE"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0B0BA4" w:rsidRPr="0045686C">
        <w:t>Eq.1</w:t>
      </w:r>
      <w:r>
        <w:fldChar w:fldCharType="end"/>
      </w:r>
      <w:r>
        <w:t>) and locality (</w:t>
      </w:r>
      <w:r w:rsidR="00F77E21">
        <w:fldChar w:fldCharType="begin"/>
      </w:r>
      <w:r w:rsidR="00F77E21">
        <w:instrText xml:space="preserve"> REF _Ref464049667 \h </w:instrText>
      </w:r>
      <w:r w:rsidR="00F77E21">
        <w:fldChar w:fldCharType="separate"/>
      </w:r>
      <w:r w:rsidR="000B0BA4">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73B706B8" w14:textId="6DB116F1" w:rsidR="00AC5E1A" w:rsidRDefault="005D6663" w:rsidP="006804EA">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0B0BA4">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321694">
        <w:fldChar w:fldCharType="separate"/>
      </w:r>
      <w:r w:rsidR="000B0BA4">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0B0BA4">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4F89C099" w14:textId="41D055C8"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0B0BA4">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0B0BA4">
        <w:t>Supp. Table 1</w:t>
      </w:r>
      <w:r w:rsidR="00102F3D">
        <w:rPr>
          <w:highlight w:val="yellow"/>
        </w:rPr>
        <w:fldChar w:fldCharType="end"/>
      </w:r>
      <w:r w:rsidR="00102F3D">
        <w:t xml:space="preserve"> for full data</w:t>
      </w:r>
      <w:r w:rsidR="00C57DDC">
        <w:t>)</w:t>
      </w:r>
      <w:r w:rsidR="00857FF2">
        <w:t>.</w:t>
      </w:r>
      <w:r w:rsidR="00C57DDC">
        <w:t xml:space="preserve"> In total, 818 GO Terms of the 1078 tested (76%) were</w:t>
      </w:r>
      <w:r w:rsidR="006F3FCF">
        <w:t xml:space="preserve"> comprised of gene sets that were</w:t>
      </w:r>
      <w:r w:rsidR="00C57DDC">
        <w:t xml:space="preserve"> significant</w:t>
      </w:r>
      <w:r w:rsidR="008B7904">
        <w:t>ly co-expressed</w:t>
      </w:r>
      <w:r w:rsidR="00C2022D">
        <w:t xml:space="preserve"> (p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Terms for both density as well as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ZmPAN</w:t>
      </w:r>
      <w:r w:rsidR="007B162B">
        <w:t xml:space="preserve"> (See </w:t>
      </w:r>
      <w:r w:rsidR="007B162B">
        <w:fldChar w:fldCharType="begin"/>
      </w:r>
      <w:r w:rsidR="007B162B">
        <w:instrText xml:space="preserve"> REF _Ref458774860 \h </w:instrText>
      </w:r>
      <w:r w:rsidR="007B162B">
        <w:fldChar w:fldCharType="separate"/>
      </w:r>
      <w:r w:rsidR="000B0BA4">
        <w:t>Table 1</w:t>
      </w:r>
      <w:r w:rsidR="007B162B">
        <w:fldChar w:fldCharType="end"/>
      </w:r>
      <w:r w:rsidR="006F3FCF">
        <w:t>)</w:t>
      </w:r>
      <w:r w:rsidR="00CE4DB4">
        <w:t>.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 xml:space="preserve">(Robert J. Schaefer, Briskine, </w:t>
      </w:r>
      <w:r w:rsidR="00324E16" w:rsidRPr="00324E16">
        <w:rPr>
          <w:noProof/>
        </w:rPr>
        <w:lastRenderedPageBreak/>
        <w:t>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0B7C31">
        <w:fldChar w:fldCharType="separate"/>
      </w:r>
      <w:r w:rsidR="000B0BA4">
        <w:t>Supp. Table 1</w:t>
      </w:r>
      <w:r w:rsidR="000B7C31">
        <w:fldChar w:fldCharType="end"/>
      </w:r>
      <w:r w:rsidR="006F3FCF">
        <w:t>).</w:t>
      </w:r>
      <w:r w:rsidR="00726896">
        <w:t xml:space="preserve"> </w:t>
      </w:r>
      <w:r w:rsidR="006F3FCF">
        <w:t xml:space="preserve">Thus, </w:t>
      </w:r>
      <w:r w:rsidR="00726896">
        <w:t xml:space="preserve">the </w:t>
      </w:r>
      <w:r w:rsidR="006F3FCF">
        <w:t>expression data that provides information about biological process and nature of the co</w:t>
      </w:r>
      <w:r w:rsidR="000B7C31">
        <w:t>-</w:t>
      </w:r>
      <w:r w:rsidR="006F3FCF">
        <w:t xml:space="preserve">expression score used determine the </w:t>
      </w:r>
      <w:r w:rsidR="00726896">
        <w:t>network</w:t>
      </w:r>
      <w:r w:rsidR="006F3FCF">
        <w:t>’</w:t>
      </w:r>
      <w:r w:rsidR="00726896">
        <w:t xml:space="preserve">s experimental context </w:t>
      </w:r>
      <w:r w:rsidR="006F3FCF">
        <w:t xml:space="preserve">and </w:t>
      </w:r>
      <w:r w:rsidR="00726896">
        <w:t xml:space="preserve">influenced </w:t>
      </w:r>
      <w:r w:rsidR="006F3FCF">
        <w:t>the subset of GO terms that had 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0B0BA4">
        <w:t>Supp. Table 1</w:t>
      </w:r>
      <w:r w:rsidR="00452442">
        <w:fldChar w:fldCharType="end"/>
      </w:r>
      <w:r w:rsidR="00B41120">
        <w:t>)</w:t>
      </w:r>
      <w:r w:rsidR="003246AF">
        <w:t>.</w:t>
      </w:r>
      <w:r w:rsidR="006E1CA7">
        <w:t xml:space="preserve"> </w:t>
      </w:r>
    </w:p>
    <w:p w14:paraId="72AE7BE1" w14:textId="77777777" w:rsidR="00A1751F" w:rsidRDefault="00A1751F" w:rsidP="006804EA">
      <w:pPr>
        <w:pStyle w:val="Heading3"/>
      </w:pPr>
      <w:bookmarkStart w:id="9" w:name="_Ref458774880"/>
      <w:r>
        <w:t>Table 2</w:t>
      </w:r>
      <w:bookmarkEnd w:id="9"/>
    </w:p>
    <w:p w14:paraId="2AD35FD3" w14:textId="77777777" w:rsidR="00A1751F" w:rsidRDefault="00A1751F" w:rsidP="006804EA">
      <w:pPr>
        <w:pStyle w:val="Heading4"/>
      </w:pPr>
      <w:r>
        <w:t>Gene co-expression network cluster assignments</w:t>
      </w:r>
    </w:p>
    <w:p w14:paraId="0A0FE983" w14:textId="154CACB3" w:rsidR="00A1751F" w:rsidRDefault="00A1751F" w:rsidP="006804EA">
      <w:pPr>
        <w:pStyle w:val="Subtitle"/>
      </w:pPr>
      <w:r>
        <w:t xml:space="preserve">Gene clusters were calculated by running </w:t>
      </w:r>
      <w:r w:rsidR="00F37925">
        <w:t>Markov-Clustering (</w:t>
      </w:r>
      <w:r>
        <w:t>MCL</w:t>
      </w:r>
      <w:r w:rsidR="00F37925">
        <w:t>)</w:t>
      </w:r>
      <w:r>
        <w:t xml:space="preserve"> on the co-expression matrix. Cluster values designate network specific gene clusters and are not compared across networks.</w:t>
      </w:r>
    </w:p>
    <w:p w14:paraId="1F7E017C" w14:textId="3B20C703"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hypergeometric p-value &lt; 0.01</w:t>
      </w:r>
      <w:r w:rsidR="000B6FDB">
        <w:t xml:space="preserve">; </w:t>
      </w:r>
      <w:r w:rsidR="000B6FDB">
        <w:fldChar w:fldCharType="begin"/>
      </w:r>
      <w:r w:rsidR="000B6FDB">
        <w:instrText xml:space="preserve"> REF _Ref494793753 \h </w:instrText>
      </w:r>
      <w:r w:rsidR="000B6FDB">
        <w:fldChar w:fldCharType="separate"/>
      </w:r>
      <w:r w:rsidR="000B6FDB">
        <w:t>Supp. Table 3</w:t>
      </w:r>
      <w:r w:rsidR="000B6FDB">
        <w:fldChar w:fldCharType="end"/>
      </w:r>
      <w:r w:rsidR="000E4135">
        <w:t>) for genes that are co-annotated for the same GO term</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0B0BA4">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0B6FDB">
        <w:fldChar w:fldCharType="separate"/>
      </w:r>
      <w:r w:rsidR="000B6FDB">
        <w:t>Supp. Table 3</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0B0BA4">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00BC30B"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1E466466" w14:textId="77777777"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EB2AC4">
        <w:t xml:space="preserve"> resulting in</w:t>
      </w:r>
      <w:r w:rsidR="00EF45C1">
        <w:t xml:space="preserve"> bias</w:t>
      </w:r>
      <w:r w:rsidR="000B24AB">
        <w:t>ed</w:t>
      </w:r>
      <w:r w:rsidR="00EF45C1">
        <w:t xml:space="preserve">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compared to genes which are situated far away from each other (</w:t>
      </w:r>
      <w:r w:rsidRPr="0076598A">
        <w:rPr>
          <w:i/>
        </w:rPr>
        <w:t>trans</w:t>
      </w:r>
      <w:r w:rsidR="0076598A">
        <w:t>-</w:t>
      </w:r>
      <w:r>
        <w:t xml:space="preserve">). </w:t>
      </w:r>
    </w:p>
    <w:p w14:paraId="0D866A02" w14:textId="76E211A2" w:rsidR="00760BC6" w:rsidRDefault="00015762" w:rsidP="006804E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uch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0B0BA4">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0B0BA4">
        <w:t>Fig 2</w:t>
      </w:r>
      <w:r w:rsidR="008D33AC">
        <w:fldChar w:fldCharType="end"/>
      </w:r>
      <w:r w:rsidR="008D33AC">
        <w:t xml:space="preserve"> </w:t>
      </w:r>
      <w:r w:rsidR="00493EDC">
        <w:t>inset).</w:t>
      </w:r>
    </w:p>
    <w:p w14:paraId="789D971B" w14:textId="77777777" w:rsidR="00760BC6" w:rsidRDefault="00760BC6" w:rsidP="006F5995">
      <w:pPr>
        <w:pStyle w:val="Heading3"/>
      </w:pPr>
      <w:bookmarkStart w:id="10" w:name="_Ref487124030"/>
      <w:r>
        <w:lastRenderedPageBreak/>
        <w:t>Fig 2</w:t>
      </w:r>
      <w:bookmarkEnd w:id="10"/>
    </w:p>
    <w:p w14:paraId="50BAD27B" w14:textId="77777777" w:rsidR="00760BC6" w:rsidRDefault="00760BC6" w:rsidP="006804EA">
      <w:pPr>
        <w:pStyle w:val="Heading4"/>
      </w:pPr>
      <w:r>
        <w:t>Cis vs Trans Co-Expression Network Interactions</w:t>
      </w:r>
    </w:p>
    <w:p w14:paraId="2A299346" w14:textId="7C9D62F8"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rsidR="00E31D04">
        <w:rPr>
          <w:i/>
        </w:rPr>
        <w:t>-</w:t>
      </w:r>
      <w:r>
        <w:t xml:space="preserve"> and </w:t>
      </w:r>
      <w:r w:rsidRPr="00FF0923">
        <w:rPr>
          <w:i/>
        </w:rPr>
        <w:t>trans</w:t>
      </w:r>
      <w:r w:rsidR="00E31D04">
        <w:rPr>
          <w:i/>
        </w:rPr>
        <w:t>-</w:t>
      </w:r>
      <w:r w:rsidRPr="00FF0923">
        <w:t xml:space="preserve"> sets of</w:t>
      </w:r>
      <w:r>
        <w:t xml:space="preserve"> genes. Distribution densities of </w:t>
      </w:r>
      <w:r w:rsidR="003D48F9">
        <w:rPr>
          <w:i/>
        </w:rPr>
        <w:t>t</w:t>
      </w:r>
      <w:r w:rsidRPr="00FF0923">
        <w:rPr>
          <w:i/>
        </w:rPr>
        <w:t>rans</w:t>
      </w:r>
      <w:r w:rsidR="003D48F9">
        <w:rPr>
          <w:i/>
        </w:rPr>
        <w:t>-</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003D48F9">
        <w:rPr>
          <w:i/>
        </w:rPr>
        <w:t>-</w:t>
      </w:r>
      <w:r w:rsidRPr="00FF0923">
        <w:t xml:space="preserve"> </w:t>
      </w:r>
      <w:r>
        <w:t xml:space="preserve">gene pairs (blue) show </w:t>
      </w:r>
      <w:r w:rsidRPr="00FF0923">
        <w:t>interactions between genes with less than 50kb intergenic distance.</w:t>
      </w:r>
      <w:r w:rsidR="001A1DEA">
        <w:t xml:space="preserve"> Inset f</w:t>
      </w:r>
      <w:r w:rsidR="00E1118C">
        <w:t>igures show Z-score values greater than</w:t>
      </w:r>
      <w:r w:rsidR="001A1DEA">
        <w:t xml:space="preserve"> 3.</w:t>
      </w:r>
    </w:p>
    <w:p w14:paraId="1803AF10" w14:textId="4320212F" w:rsidR="002927F7" w:rsidRDefault="00760BC6" w:rsidP="006804EA">
      <w:r>
        <w:t>Th</w:t>
      </w:r>
      <w:r w:rsidR="00BF4EEE">
        <w:t xml:space="preserve">e enrichment of significant co-expression among </w:t>
      </w:r>
      <w:r w:rsidR="00BF4EEE" w:rsidRPr="00294A97">
        <w:rPr>
          <w:i/>
        </w:rPr>
        <w:t>cis</w:t>
      </w:r>
      <w:r w:rsidR="00BF4EEE" w:rsidRPr="00294A97">
        <w:t>-</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 xml:space="preserve"> interactions when examining co-expression relationships among candidate genes identified by GWAS</w:t>
      </w:r>
      <w:r w:rsidR="00FE799D">
        <w:t xml:space="preserve"> SNPs</w:t>
      </w:r>
      <w:r w:rsidR="00FA5637">
        <w:t xml:space="preserve"> in Camoco</w:t>
      </w:r>
      <w:r>
        <w:t xml:space="preserve">. To account for possible cis-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0B0BA4">
        <w:t>Materials and Methods</w:t>
      </w:r>
      <w:r w:rsidR="008C083D">
        <w:fldChar w:fldCharType="end"/>
      </w:r>
      <w:r>
        <w:t>).</w:t>
      </w:r>
    </w:p>
    <w:p w14:paraId="605FA8FD" w14:textId="77777777" w:rsidR="00F32D68" w:rsidRDefault="00F32D68" w:rsidP="00D04EE5">
      <w:pPr>
        <w:pStyle w:val="Heading2"/>
      </w:pPr>
      <w:r>
        <w:t>Evaluation of the Camoco framework</w:t>
      </w:r>
    </w:p>
    <w:p w14:paraId="50E2EA3F" w14:textId="7A062723"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42C08">
        <w:t>detecting</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0B0BA4">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phenotypically affecti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2C4141CA" w14:textId="50810E1D"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simultaneously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 if </w:t>
      </w:r>
      <w:r w:rsidR="00966D0B">
        <w:t xml:space="preserve">a </w:t>
      </w:r>
      <w:r w:rsidR="00CA2886">
        <w:t xml:space="preserve">biological </w:t>
      </w:r>
      <w:r w:rsidR="0054740C">
        <w:t>process is</w:t>
      </w:r>
      <w:r w:rsidR="006454D8">
        <w:t xml:space="preserve"> controlled </w:t>
      </w:r>
      <w:r w:rsidR="00E25CC1">
        <w:t>by 10 genes</w:t>
      </w:r>
      <w:r w:rsidR="00966D0B">
        <w:t xml:space="preserve"> </w:t>
      </w:r>
      <w:r w:rsidR="00CA3834">
        <w:t>but</w:t>
      </w:r>
      <w:r w:rsidR="00E25CC1">
        <w:t xml:space="preserve"> 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ene by environment interactions, only one</w:t>
      </w:r>
      <w:r w:rsidR="00966D0B">
        <w:t xml:space="preserve"> locus</w:t>
      </w:r>
      <w:r w:rsidR="00E25CC1">
        <w:t xml:space="preserve"> has a significant association in the dataset.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simply weren’t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0B0BA4">
        <w:t>Eq. 6</w:t>
      </w:r>
      <w:r w:rsidR="005364E4">
        <w:fldChar w:fldCharType="end"/>
      </w:r>
      <w:r w:rsidR="00126FBB">
        <w:t>)</w:t>
      </w:r>
      <w:r w:rsidR="00066CFC">
        <w:t>.</w:t>
      </w:r>
    </w:p>
    <w:p w14:paraId="5E85A01F" w14:textId="384AD5E3" w:rsidR="008D7F45" w:rsidRPr="00066CFC" w:rsidRDefault="00066CFC" w:rsidP="006804EA">
      <w:r>
        <w:t>A second key challenge</w:t>
      </w:r>
      <w:r w:rsidR="00F32D68">
        <w:t xml:space="preserve"> in using the proposed approach to identify causal genes from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0B0BA4">
        <w:t>Eq. 7</w:t>
      </w:r>
      <w:r w:rsidR="005364E4">
        <w:fldChar w:fldCharType="end"/>
      </w:r>
      <w:r w:rsidR="00126FBB">
        <w:t>)</w:t>
      </w:r>
      <w:r>
        <w:t>.</w:t>
      </w:r>
    </w:p>
    <w:p w14:paraId="475CB8E0" w14:textId="77777777" w:rsidR="00C0374E" w:rsidRDefault="008D7F45" w:rsidP="006804EA">
      <w:r>
        <w:lastRenderedPageBreak/>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l both the rate</w:t>
      </w:r>
      <w:r w:rsidR="00D149DC">
        <w:t xml:space="preserve"> of missing candidates</w:t>
      </w:r>
      <w:r w:rsidR="00C146F7">
        <w:t xml:space="preserve"> (MCR)</w:t>
      </w:r>
      <w:r w:rsidR="00D149DC">
        <w:t xml:space="preserve"> and false candidates</w:t>
      </w:r>
      <w:r w:rsidR="00C146F7">
        <w:t xml:space="preserve"> (FCR)</w:t>
      </w:r>
      <w:r w:rsidR="00D149DC">
        <w:t xml:space="preserve">. Of course, in practice, neither of these quantities can be controlled—the missing candidate rate is a function of the genetic architecture of the phenotype as well as the degree of </w:t>
      </w:r>
      <w:r w:rsidR="00127E76">
        <w:t>power within</w:t>
      </w:r>
      <w:r w:rsidR="00D149DC">
        <w:t xml:space="preserve"> the </w:t>
      </w:r>
      <w:r w:rsidR="00DC7389">
        <w:t>study</w:t>
      </w:r>
      <w:r w:rsidR="00127E76">
        <w:t xml:space="preserve"> </w:t>
      </w:r>
      <w:r w:rsidR="00D149DC">
        <w:t xml:space="preserve">population of interest, and the false candidate rate is a function of recombination frequency in the </w:t>
      </w:r>
      <w:r w:rsidR="003B6F65">
        <w:t xml:space="preserve">GWA </w:t>
      </w:r>
      <w:r w:rsidR="00D149DC">
        <w:t xml:space="preserve">study population. </w:t>
      </w:r>
    </w:p>
    <w:p w14:paraId="4B2D4DA1" w14:textId="06BC9256" w:rsidR="008D7F45" w:rsidRDefault="001C046B" w:rsidP="006804EA">
      <w:r>
        <w:t>We</w:t>
      </w:r>
      <w:r w:rsidR="00D149DC">
        <w:t xml:space="preserve"> evaluate</w:t>
      </w:r>
      <w:r>
        <w:t>d</w:t>
      </w:r>
      <w:r w:rsidR="00D149DC">
        <w:t xml:space="preserve"> the </w:t>
      </w:r>
      <w:r w:rsidR="00B67DB0">
        <w:t xml:space="preserve">expected </w:t>
      </w:r>
      <w:r>
        <w:t>performance of the Camoco framework</w:t>
      </w:r>
      <w:r w:rsidR="00D149DC">
        <w:t xml:space="preserve"> for a range of both of these </w:t>
      </w:r>
      <w:r>
        <w:t>parameters by</w:t>
      </w:r>
      <w:r w:rsidR="00AD4D36">
        <w:t xml:space="preserve"> simulating</w:t>
      </w:r>
      <w:r w:rsidR="00C0374E">
        <w:t xml:space="preserve"> ideal GWAS scenarios using co-expressed </w:t>
      </w:r>
      <w:r w:rsidR="00D149DC">
        <w:t>GO terms</w:t>
      </w:r>
      <w:r w:rsidR="00B67DB0">
        <w:t xml:space="preserve"> (p &lt; 0.05; </w:t>
      </w:r>
      <w:r w:rsidR="00B67DB0">
        <w:fldChar w:fldCharType="begin"/>
      </w:r>
      <w:r w:rsidR="00B67DB0">
        <w:instrText xml:space="preserve"> REF _Ref458774860 \h </w:instrText>
      </w:r>
      <w:r w:rsidR="00B67DB0">
        <w:fldChar w:fldCharType="separate"/>
      </w:r>
      <w:r w:rsidR="000B0BA4">
        <w:t>Table 1</w:t>
      </w:r>
      <w:r w:rsidR="00B67DB0">
        <w:fldChar w:fldCharType="end"/>
      </w:r>
      <w:r w:rsidR="00B67DB0">
        <w:t>)</w:t>
      </w:r>
      <w:r w:rsidR="00C0374E">
        <w:t>. These ideal cases were then either subjected to</w:t>
      </w:r>
      <w:r w:rsidR="00D246F5">
        <w:t xml:space="preserve"> a subset of genes being replaced by random genes</w:t>
      </w:r>
      <w:r w:rsidR="00C0374E">
        <w:t xml:space="preserve"> </w:t>
      </w:r>
      <w:r w:rsidR="00D149DC">
        <w:t>(i.e. to simulate missing candidates</w:t>
      </w:r>
      <w:r w:rsidR="00E275FC">
        <w:t xml:space="preserve"> but conserve</w:t>
      </w:r>
      <w:r w:rsidR="00D246F5">
        <w:t xml:space="preserve"> term size</w:t>
      </w:r>
      <w:r w:rsidR="00D149DC">
        <w:t>) or adding functionally unrelated genes</w:t>
      </w:r>
      <w:r w:rsidR="002B2214">
        <w:t xml:space="preserve"> using SNP-to-gene mapping</w:t>
      </w:r>
      <w:r w:rsidR="00D149DC">
        <w:t xml:space="preserve"> (i.e. to simulate false candidates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actually had the potential to work in the maize GWAS setting.</w:t>
      </w:r>
    </w:p>
    <w:p w14:paraId="2407F4AE" w14:textId="77777777" w:rsidR="008259D0" w:rsidRDefault="008259D0" w:rsidP="006804EA">
      <w:pPr>
        <w:pStyle w:val="Heading3"/>
      </w:pPr>
      <w:bookmarkStart w:id="11" w:name="_Ref456807908"/>
      <w:bookmarkStart w:id="12" w:name="_Ref458794783"/>
      <w:r>
        <w:t>Fig 3</w:t>
      </w:r>
      <w:bookmarkEnd w:id="11"/>
      <w:bookmarkEnd w:id="12"/>
    </w:p>
    <w:p w14:paraId="60426CDC" w14:textId="77777777" w:rsidR="008259D0" w:rsidRDefault="00AB785E" w:rsidP="006804EA">
      <w:pPr>
        <w:pStyle w:val="Heading4"/>
      </w:pPr>
      <w:r>
        <w:t>Simulating GWAS-network overlap</w:t>
      </w:r>
      <w:r w:rsidR="008259D0">
        <w:t xml:space="preserve"> using Gene Ontology Terms</w:t>
      </w:r>
    </w:p>
    <w:p w14:paraId="6F570FDB" w14:textId="77777777"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 study</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a GO 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7A083FE3" w14:textId="77777777" w:rsidR="000C4883" w:rsidRDefault="002B68E1" w:rsidP="006804EA">
      <w:pPr>
        <w:pStyle w:val="Heading3"/>
      </w:pPr>
      <w:r>
        <w:t>Simulated GWAS datasets s</w:t>
      </w:r>
      <w:r w:rsidR="00AA6D61">
        <w:t>how robust co-expression s</w:t>
      </w:r>
      <w:r w:rsidR="00F43151">
        <w:t>ignal to MCR</w:t>
      </w:r>
      <w:r w:rsidR="001A50B4">
        <w:t xml:space="preserve"> and FCR</w:t>
      </w:r>
    </w:p>
    <w:p w14:paraId="2987E712" w14:textId="1FB4035B"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issing candidate rate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0B0BA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0B0BA4">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0B0BA4">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5DB85DE7" w14:textId="77777777" w:rsidR="009838D1" w:rsidRDefault="009838D1" w:rsidP="006804EA">
      <w:pPr>
        <w:pStyle w:val="Heading3"/>
      </w:pPr>
      <w:bookmarkStart w:id="13" w:name="_Ref458700744"/>
      <w:r>
        <w:lastRenderedPageBreak/>
        <w:t>Fig. 4</w:t>
      </w:r>
      <w:bookmarkEnd w:id="13"/>
    </w:p>
    <w:p w14:paraId="04F741E3" w14:textId="77777777" w:rsidR="009838D1" w:rsidRDefault="009838D1" w:rsidP="006804EA">
      <w:pPr>
        <w:pStyle w:val="Heading4"/>
      </w:pPr>
      <w:r>
        <w:t>Strength of co-expression among GO Terms at varying levels of MCR</w:t>
      </w:r>
    </w:p>
    <w:p w14:paraId="1CA74236" w14:textId="77777777"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331116">
        <w:t>T</w:t>
      </w:r>
      <w:r>
        <w:t>erms to 1</w:t>
      </w:r>
      <w:r w:rsidR="002E2926">
        <w:t>,</w:t>
      </w:r>
      <w:r>
        <w:t>000 random networks of the same size. Co-expression density and locality were then compared again (n=1000) with varying missing candidate 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T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57A3D38E" w14:textId="289183A5"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44A39">
        <w:t xml:space="preserve"> </w:t>
      </w:r>
      <w:r w:rsidR="00844A39">
        <w:fldChar w:fldCharType="begin"/>
      </w:r>
      <w:r w:rsidR="00844A39">
        <w:instrText xml:space="preserve"> REF _Ref456807908 \h </w:instrText>
      </w:r>
      <w:r w:rsidR="00844A39">
        <w:fldChar w:fldCharType="separate"/>
      </w:r>
      <w:r w:rsidR="000B0BA4">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here signal </w:t>
      </w:r>
      <w:r w:rsidR="00E6443A">
        <w:t>quickly</w:t>
      </w:r>
      <w:r w:rsidR="009213AE">
        <w:t xml:space="preserve"> diminishes.</w:t>
      </w:r>
    </w:p>
    <w:p w14:paraId="42F7C26E" w14:textId="29CA84D3"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See </w:t>
      </w:r>
      <w:r w:rsidR="00E255EC">
        <w:fldChar w:fldCharType="begin"/>
      </w:r>
      <w:r w:rsidR="00E255EC">
        <w:instrText xml:space="preserve"> REF _Ref447187909 \h </w:instrText>
      </w:r>
      <w:r w:rsidR="00BD6B47">
        <w:instrText xml:space="preserve"> \* MERGEFORMAT </w:instrText>
      </w:r>
      <w:r w:rsidR="00E255EC">
        <w:fldChar w:fldCharType="separate"/>
      </w:r>
      <w:r w:rsidR="000B0BA4">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35EAD99E" w14:textId="2F31A383" w:rsidR="009838D1" w:rsidRDefault="001A50B4" w:rsidP="006804EA">
      <w:r>
        <w:t>Likewise, t</w:t>
      </w:r>
      <w:r w:rsidR="007650EE">
        <w:t xml:space="preserve">he effect of false positive </w:t>
      </w:r>
      <w:r w:rsidR="0098262D">
        <w:t>candidate gene rate (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0B0BA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0B0BA4">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0B0BA4">
        <w:t>Fig. 5</w:t>
      </w:r>
      <w:r w:rsidR="00A95AC6">
        <w:fldChar w:fldCharType="end"/>
      </w:r>
      <w:r w:rsidR="00675CBA">
        <w:t>)</w:t>
      </w:r>
      <w:r w:rsidR="00F30EC0">
        <w:t>.</w:t>
      </w:r>
    </w:p>
    <w:p w14:paraId="0DAB4C35" w14:textId="77777777" w:rsidR="009838D1" w:rsidRDefault="009838D1" w:rsidP="006804EA">
      <w:pPr>
        <w:pStyle w:val="Heading3"/>
      </w:pPr>
      <w:bookmarkStart w:id="14" w:name="_Ref458721156"/>
      <w:bookmarkStart w:id="15" w:name="_Ref447197618"/>
      <w:r>
        <w:t>Fig. 5</w:t>
      </w:r>
      <w:bookmarkEnd w:id="14"/>
      <w:bookmarkEnd w:id="15"/>
    </w:p>
    <w:p w14:paraId="7F973D81" w14:textId="77777777" w:rsidR="009838D1" w:rsidRDefault="009838D1" w:rsidP="006804EA">
      <w:pPr>
        <w:pStyle w:val="Heading4"/>
      </w:pPr>
      <w:r>
        <w:t xml:space="preserve">Simulated GWAS: </w:t>
      </w:r>
      <w:r w:rsidR="00D04EE5">
        <w:t>SNP-to-gene</w:t>
      </w:r>
      <w:r>
        <w:t xml:space="preserve"> Mapping Density Signal Robustness</w:t>
      </w:r>
    </w:p>
    <w:p w14:paraId="681F7D2A" w14:textId="77777777"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w:t>
      </w:r>
      <w:r w:rsidR="003A6DD3">
        <w:lastRenderedPageBreak/>
        <w:t>subsets based on initial co-expression strength: ‘Strong’, initial co-expression p ≤ 0.001 (Blue curve), and ‘Moderate’, initial 0.001 &lt; p ≤ 0.05 (Purple curve). In all three networks, GO terms with stronger initial co-expression were more robust to missing candidate genes.</w:t>
      </w:r>
    </w:p>
    <w:p w14:paraId="1B11A57A" w14:textId="349F4B0A" w:rsidR="00A95AC6" w:rsidRDefault="00A95AC6" w:rsidP="006804EA">
      <w:r>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 xml:space="preserve">and varying the maximum number of flaking genes on each side </w:t>
      </w:r>
      <w:r w:rsidR="00CC1C76">
        <w:t>to 1, 2, and 5.</w:t>
      </w:r>
      <w:r w:rsidR="0086474A">
        <w:t xml:space="preserve"> Given the number of additional candidate genes introduced at each SNP-to-gene mapping combination, f</w:t>
      </w:r>
      <w:r w:rsidR="00F95E30">
        <w:t>alse candidate rate</w:t>
      </w:r>
      <w:r w:rsidR="00D215F7">
        <w:t xml:space="preserve"> (FCR)</w:t>
      </w:r>
      <w:r w:rsidR="000269ED">
        <w:t xml:space="preserve"> was calculated</w:t>
      </w:r>
      <w:r w:rsidR="00F95E30">
        <w:t xml:space="preserve"> for</w:t>
      </w:r>
      <w:r w:rsidR="000269ED">
        <w:t xml:space="preserve"> each G</w:t>
      </w:r>
      <w:r w:rsidR="0086474A">
        <w:t>O term</w:t>
      </w:r>
      <w:r w:rsidR="0062730C">
        <w:t xml:space="preserve"> at each level</w:t>
      </w:r>
      <w:r w:rsidR="003F6E01">
        <w:t xml:space="preserve"> (See </w:t>
      </w:r>
      <w:r w:rsidR="003F6E01">
        <w:fldChar w:fldCharType="begin"/>
      </w:r>
      <w:r w:rsidR="003F6E01">
        <w:instrText xml:space="preserve"> REF _Ref458721156 \h  \* MERGEFORMAT </w:instrText>
      </w:r>
      <w:r w:rsidR="003F6E01">
        <w:fldChar w:fldCharType="separate"/>
      </w:r>
      <w:r w:rsidR="000B0BA4">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0B0BA4">
        <w:t>Fig. 5</w:t>
      </w:r>
      <w:r w:rsidR="009C435E">
        <w:fldChar w:fldCharType="end"/>
      </w:r>
      <w:r w:rsidR="009C435E">
        <w:t xml:space="preserve"> bottom</w:t>
      </w:r>
      <w:r w:rsidR="0085320B" w:rsidRPr="009C435E">
        <w:t>)</w:t>
      </w:r>
      <w:r>
        <w:t>.</w:t>
      </w:r>
    </w:p>
    <w:p w14:paraId="0F05FE68" w14:textId="251F9422" w:rsidR="005A4C13" w:rsidRDefault="00571A97" w:rsidP="00505DEF">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0B0BA4">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s</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0B0BA4">
        <w:t>Supp. Fig. 5</w:t>
      </w:r>
      <w:r w:rsidR="00B310CA">
        <w:fldChar w:fldCharType="end"/>
      </w:r>
      <w:r w:rsidR="00B310CA" w:rsidRPr="00FE2607">
        <w:rPr>
          <w:b/>
        </w:rPr>
        <w:t>A</w:t>
      </w:r>
      <w:r w:rsidR="00B310CA">
        <w:t xml:space="preserve"> for absolute term numbers)</w:t>
      </w:r>
      <w:r w:rsidR="0067601E">
        <w:t>.</w:t>
      </w:r>
      <w:r w:rsidR="00505DEF">
        <w:t xml:space="preserve"> The minimum FCR level for most GO terms was ~50% as the most stringent SNP-to-gene mapping (50kb/1 flank) approximately doubles the number of candidate genes.</w:t>
      </w:r>
      <w:r w:rsidR="00110BBB">
        <w:t xml:space="preserve"> 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73FDA163" w14:textId="73D18672"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GO terms with stronger initial co-expression a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See </w:t>
      </w:r>
      <w:r w:rsidR="00571A97">
        <w:fldChar w:fldCharType="begin"/>
      </w:r>
      <w:r w:rsidR="00571A97">
        <w:instrText xml:space="preserve"> REF _Ref470857301 \h </w:instrText>
      </w:r>
      <w:r w:rsidR="00BD6B47">
        <w:instrText xml:space="preserve"> \* MERGEFORMAT </w:instrText>
      </w:r>
      <w:r w:rsidR="00571A97">
        <w:fldChar w:fldCharType="separate"/>
      </w:r>
      <w:r w:rsidR="000B0BA4">
        <w:t>Supp. Fig. 5</w:t>
      </w:r>
      <w:r w:rsidR="00571A97">
        <w:fldChar w:fldCharType="end"/>
      </w:r>
      <w:r w:rsidR="00571A97" w:rsidRPr="00E255EC">
        <w:rPr>
          <w:b/>
        </w:rPr>
        <w:t>B-C</w:t>
      </w:r>
      <w:r w:rsidR="00571A97">
        <w:t>), which did not differentiate the rate at which co-expression signal decayed.</w:t>
      </w:r>
    </w:p>
    <w:p w14:paraId="6425495A" w14:textId="77777777" w:rsidR="00F57963" w:rsidRDefault="00F52224" w:rsidP="0066169A">
      <w:r>
        <w:t>In cases</w:t>
      </w:r>
      <w:r w:rsidR="007A1A6F">
        <w:t xml:space="preserve"> </w:t>
      </w:r>
      <w:r>
        <w:t>w</w:t>
      </w:r>
      <w:r w:rsidR="00452089">
        <w:t>here</w:t>
      </w:r>
      <w:r w:rsidR="00472F34">
        <w:t xml:space="preserve"> true candidate genes identified by</w:t>
      </w:r>
      <w:r w:rsidR="00452089">
        <w:t xml:space="preserve"> GWAS a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  </w:t>
      </w:r>
    </w:p>
    <w:p w14:paraId="057BDB3D" w14:textId="0210B12A" w:rsidR="00BD352F" w:rsidRPr="00BD352F" w:rsidRDefault="008B6200" w:rsidP="00826BBB">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Simulations provide both insight on the feasibility of using Camoco to evaluate overlap between co-expression networks and GWA studies as well as a survey of the SNP-to-gene mapping parameters that should be used when utilizing this app</w:t>
      </w:r>
      <w:r w:rsidR="00A675BC">
        <w:t xml:space="preserve">roach (See </w:t>
      </w:r>
      <w:r w:rsidR="00160EDF">
        <w:fldChar w:fldCharType="begin"/>
      </w:r>
      <w:r w:rsidR="00160EDF">
        <w:instrText xml:space="preserve"> REF _Ref469995568 \h </w:instrText>
      </w:r>
      <w:r w:rsidR="00160EDF">
        <w:fldChar w:fldCharType="separate"/>
      </w:r>
      <w:r w:rsidR="000B0BA4">
        <w:t>Discussion</w:t>
      </w:r>
      <w:r w:rsidR="00160EDF">
        <w:fldChar w:fldCharType="end"/>
      </w:r>
      <w:r w:rsidR="00160EDF">
        <w:t xml:space="preserve"> for more </w:t>
      </w:r>
      <w:r w:rsidR="009853C9">
        <w:t>detail</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1B23B4">
      <w:pPr>
        <w:pStyle w:val="Heading2"/>
      </w:pPr>
      <w:r>
        <w:lastRenderedPageBreak/>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544568E0" w14:textId="04769977"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9430C5">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I. Baxter and Dilkes 2012)", "plainTextFormattedCitation" : "(I. Baxter and Dilkes 2012)", "previouslyFormattedCitation" : "(I. Baxter and Dilkes 2012)" }, "properties" : { "noteIndex" : 0 }, "schema" : "https://github.com/citation-style-language/schema/raw/master/csl-citation.json" }</w:instrText>
      </w:r>
      <w:r w:rsidR="00075B59">
        <w:fldChar w:fldCharType="separate"/>
      </w:r>
      <w:r w:rsidR="00C61012" w:rsidRPr="00C61012">
        <w:rPr>
          <w:noProof/>
        </w:rPr>
        <w:t>(I. Baxter and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a </w:t>
      </w:r>
      <w:r>
        <w:t>week</w:t>
      </w:r>
      <w:r w:rsidR="00D52DF9" w:rsidRPr="00D52DF9">
        <w:t xml:space="preserve">. </w:t>
      </w:r>
      <w:r w:rsidR="00F404DE">
        <w:t>Using ICP-MS, we</w:t>
      </w:r>
      <w:r w:rsidR="00F404DE" w:rsidRPr="00D52DF9">
        <w:t xml:space="preserve"> measur</w:t>
      </w:r>
      <w:r w:rsidR="00F404DE">
        <w:t>ed</w:t>
      </w:r>
      <w:r w:rsidR="006C0B6F">
        <w:t xml:space="preserve"> 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6C0B6F">
        <w:t>. Kernels</w:t>
      </w:r>
      <w:r w:rsidR="00F404DE">
        <w:t xml:space="preserve"> from grow-outs from 4 different geographic locations described in depth by Zielger et al.</w:t>
      </w:r>
      <w:r w:rsidR="00E87605">
        <w:t xml:space="preserve"> were processed</w:t>
      </w:r>
      <w:r w:rsidR="00F404DE">
        <w:t xml:space="preserve"> </w:t>
      </w:r>
      <w:r w:rsidR="005B6F9E">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Ziegler et al. 2017)", "plainTextFormattedCitation" : "(Ziegler et al. 2017)", "previouslyFormattedCitation" : "(Ziegler et al. 2017)" }, "properties" : { "noteIndex" : 0 }, "schema" : "https://github.com/citation-style-language/schema/raw/master/csl-citation.json" }</w:instrText>
      </w:r>
      <w:r w:rsidR="005B6F9E">
        <w:fldChar w:fldCharType="separate"/>
      </w:r>
      <w:r w:rsidR="005B6F9E" w:rsidRPr="005B6F9E">
        <w:rPr>
          <w:noProof/>
        </w:rPr>
        <w:t>(Ziegler et al. 2017)</w:t>
      </w:r>
      <w:r w:rsidR="005B6F9E">
        <w:fldChar w:fldCharType="end"/>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6C0B6F">
        <w:t xml:space="preserve">GWAS was performed </w:t>
      </w:r>
      <w:r w:rsidR="00A10542">
        <w:t xml:space="preserve">on the </w:t>
      </w:r>
      <w:r w:rsidR="00F404DE">
        <w:t>all locations</w:t>
      </w:r>
      <w:r w:rsidR="00A10542">
        <w:t xml:space="preserve"> models for elements</w:t>
      </w:r>
      <w:r w:rsidR="003D695C">
        <w:t xml:space="preserve"> reported by Ziegler et al</w:t>
      </w:r>
      <w:r w:rsidR="00E63D6A">
        <w:t xml:space="preserve">. </w:t>
      </w:r>
    </w:p>
    <w:p w14:paraId="05D54C8B" w14:textId="77777777" w:rsidR="00904EF0" w:rsidRDefault="00904EF0" w:rsidP="006804EA">
      <w:pPr>
        <w:pStyle w:val="Heading3"/>
      </w:pPr>
      <w:bookmarkStart w:id="16" w:name="_Ref458956303"/>
      <w:r>
        <w:t>Table 3</w:t>
      </w:r>
      <w:bookmarkEnd w:id="16"/>
    </w:p>
    <w:p w14:paraId="62E62AF0" w14:textId="77777777" w:rsidR="00904EF0" w:rsidRDefault="00904EF0" w:rsidP="006804EA">
      <w:pPr>
        <w:pStyle w:val="Heading4"/>
      </w:pPr>
      <w:r>
        <w:t>Maize grain ionome SNP-to-gene mapping results</w:t>
      </w:r>
    </w:p>
    <w:p w14:paraId="330A2D1A" w14:textId="67977DC7" w:rsidR="00904EF0" w:rsidRDefault="00904EF0" w:rsidP="006804EA">
      <w:pPr>
        <w:pStyle w:val="Subtitle"/>
      </w:pPr>
      <w:r>
        <w:t>Significant SNPS associated with the maize grain Ionome were mapped to candidate</w:t>
      </w:r>
      <w:r w:rsidR="00D27AC0">
        <w:t xml:space="preserve"> genes by collapsing SNPs with</w:t>
      </w:r>
      <w:r>
        <w:t xml:space="preserve"> </w:t>
      </w:r>
      <w:r w:rsidR="00D27AC0">
        <w:t xml:space="preserve">overlapping </w:t>
      </w:r>
      <w:r>
        <w:t>window</w:t>
      </w:r>
      <w:r w:rsidR="00D27AC0">
        <w:t>s</w:t>
      </w:r>
      <w:r>
        <w:t xml:space="preserve"> down to effective SNPs then taking genes upstream and downstream of the effective SNP up to the flank limit.</w:t>
      </w:r>
    </w:p>
    <w:p w14:paraId="28711836" w14:textId="01699263" w:rsidR="00AE2F07" w:rsidRDefault="00397FBD" w:rsidP="0026078F">
      <w:r>
        <w:t>Briefly, t</w:t>
      </w:r>
      <w:r w:rsidR="00777D21">
        <w:t>he maize nest</w:t>
      </w:r>
      <w:r>
        <w:t>ed association mapping</w:t>
      </w:r>
      <w:r w:rsidR="009D6609">
        <w:t xml:space="preserve"> (NAM)</w:t>
      </w:r>
      <w:r>
        <w:t xml:space="preserve"> panel was used to identify joint linkage intervals. Approximately 30 million SNPs</w:t>
      </w:r>
      <w:r w:rsidR="006B43A0">
        <w:t xml:space="preserve"> and small copy-number variants</w:t>
      </w:r>
      <w:r>
        <w:t xml:space="preserve"> were projected onto the association panel and used to perform a GWAS for each of the 17 elements. </w:t>
      </w:r>
      <w:r w:rsidR="00EF3116">
        <w:t>O</w:t>
      </w:r>
      <w:r>
        <w:t xml:space="preserve">ver four thousand </w:t>
      </w:r>
      <w:r w:rsidRPr="00D52DF9">
        <w:t>SNPs</w:t>
      </w:r>
      <w:r>
        <w:t xml:space="preserve"> were</w:t>
      </w:r>
      <w:r w:rsidRPr="00D52DF9">
        <w:t xml:space="preserve"> </w:t>
      </w:r>
      <w:r>
        <w:t xml:space="preserve">significantly </w:t>
      </w:r>
      <w:r w:rsidRPr="00D52DF9">
        <w:t xml:space="preserve">associated </w:t>
      </w:r>
      <w:r w:rsidR="0069415F">
        <w:t>(</w:t>
      </w:r>
      <w:r w:rsidR="00934F65">
        <w:t>through a resampling procedure</w:t>
      </w:r>
      <w:r w:rsidR="00A576F1">
        <w:t xml:space="preserve"> </w:t>
      </w:r>
      <w:r w:rsidR="00A576F1">
        <w:fldChar w:fldCharType="begin" w:fldLock="1"/>
      </w:r>
      <w:r w:rsidR="003C21FD">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934F65">
        <w:t xml:space="preserve">, with a resampling model inclusion probability &gt; 0.05) </w:t>
      </w:r>
      <w:r w:rsidRPr="00D52DF9">
        <w:t>with elemental accumulation</w:t>
      </w:r>
      <w:r>
        <w:t xml:space="preserve"> (</w:t>
      </w:r>
      <w:r>
        <w:fldChar w:fldCharType="begin"/>
      </w:r>
      <w:r>
        <w:instrText xml:space="preserve"> REF _Ref458956303 \h  \* MERGEFORMAT </w:instrText>
      </w:r>
      <w:r>
        <w:fldChar w:fldCharType="separate"/>
      </w:r>
      <w:r w:rsidR="000B0BA4">
        <w:t>Table 3</w:t>
      </w:r>
      <w:r>
        <w:fldChar w:fldCharType="end"/>
      </w:r>
      <w:r>
        <w:t xml:space="preserve">; see </w:t>
      </w:r>
      <w:r>
        <w:fldChar w:fldCharType="begin"/>
      </w:r>
      <w:r>
        <w:instrText xml:space="preserve"> REF _Ref463088833 \h </w:instrText>
      </w:r>
      <w:r>
        <w:fldChar w:fldCharType="separate"/>
      </w:r>
      <w:r w:rsidR="000B0BA4">
        <w:t>Materials and Methods</w:t>
      </w:r>
      <w:r>
        <w:fldChar w:fldCharType="end"/>
      </w:r>
      <w:r>
        <w:t>)</w:t>
      </w:r>
      <w:r w:rsidRPr="00D52DF9">
        <w:t>.</w:t>
      </w:r>
      <w:r w:rsidR="00D52DF9" w:rsidRPr="00D52DF9">
        <w:t xml:space="preserve"> </w:t>
      </w:r>
      <w:r w:rsidR="00F66612">
        <w:t xml:space="preserve"> These SNPs were used as input to Camoco to generate c</w:t>
      </w:r>
      <w:r w:rsidR="002245D7">
        <w:t>andidate genes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0B0BA4">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 this</w:t>
      </w:r>
      <w:r w:rsidR="0026078F">
        <w:t xml:space="preserve"> implicat</w:t>
      </w:r>
      <w:r w:rsidR="00492E24">
        <w:t>es</w:t>
      </w:r>
      <w:r w:rsidR="0026078F">
        <w:t xml:space="preserve"> between 5,272 and 22,927 unique genes depending on the SNP-to-gene mapping parameter</w:t>
      </w:r>
      <w:r w:rsidR="00492E24">
        <w:t>s</w:t>
      </w:r>
      <w:r w:rsidR="0026078F">
        <w:t xml:space="preserve"> used.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0B0BA4">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 </w:instrText>
      </w:r>
      <w:r w:rsidR="00A5397A">
        <w:fldChar w:fldCharType="separate"/>
      </w:r>
      <w:r w:rsidR="000B0BA4">
        <w:t>Table 3</w:t>
      </w:r>
      <w:r w:rsidR="00A5397A">
        <w:fldChar w:fldCharType="end"/>
      </w:r>
      <w:r w:rsidR="00A5397A">
        <w:t>)</w:t>
      </w:r>
      <w:r w:rsidR="0099736B">
        <w:t>.</w:t>
      </w:r>
    </w:p>
    <w:p w14:paraId="15BA9A53" w14:textId="77777777" w:rsidR="00E203B0" w:rsidRDefault="00E203B0" w:rsidP="00E203B0">
      <w:pPr>
        <w:pStyle w:val="Heading3"/>
      </w:pPr>
      <w:r>
        <w:t>Camoco identifies high priority candidate causal genes under ionomic GWAS loci</w:t>
      </w:r>
    </w:p>
    <w:p w14:paraId="32BF194D" w14:textId="5848EB6C" w:rsidR="00F11BB0" w:rsidRDefault="00F11BB0" w:rsidP="00F11BB0">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 xml:space="preserve">By combing candidate gene lists with </w:t>
      </w:r>
      <w:r>
        <w:t xml:space="preserve">the three </w:t>
      </w:r>
      <w:r w:rsidR="00492E24">
        <w:t>gene expression data sets</w:t>
      </w:r>
      <w:r>
        <w:t xml:space="preserve"> (</w:t>
      </w:r>
      <w:r w:rsidR="00826BBB">
        <w:t>ZmPAN, ZmRoot and ZmSAM</w:t>
      </w:r>
      <w:r>
        <w:t xml:space="preserve">) </w:t>
      </w:r>
      <w:r w:rsidR="00492E24">
        <w:t>and two co</w:t>
      </w:r>
      <w:r w:rsidR="00A5397A">
        <w:t>-</w:t>
      </w:r>
      <w:r w:rsidR="00492E24">
        <w:t xml:space="preserve">expression network approaches (locality and density)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EA0387">
        <w:fldChar w:fldCharType="separate"/>
      </w:r>
      <w:r w:rsidR="000B0BA4">
        <w:t>Fig. 1</w:t>
      </w:r>
      <w:r w:rsidR="00EA0387">
        <w:fldChar w:fldCharType="end"/>
      </w:r>
      <w:r w:rsidR="00EA0387">
        <w:t>C)</w:t>
      </w:r>
      <w:r w:rsidRPr="00D52DF9">
        <w:t>.</w:t>
      </w:r>
      <w:r>
        <w:t xml:space="preserve"> For each network-trait combination, Camoco </w:t>
      </w:r>
      <w:r w:rsidR="008E22CE">
        <w:t>identified</w:t>
      </w:r>
      <w:r>
        <w:t xml:space="preserve"> a rank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0A29F0">
        <w:fldChar w:fldCharType="separate"/>
      </w:r>
      <w:r w:rsidR="000B0BA4">
        <w:t>Supp. Table 5</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 xml:space="preserve">at least </w:t>
      </w:r>
      <w:r>
        <w:lastRenderedPageBreak/>
        <w:t>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0B0BA4">
        <w:t>Supp. Table 6</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0B0BA4">
        <w:t>Materials and Methods</w:t>
      </w:r>
      <w:r w:rsidR="001D7079">
        <w:fldChar w:fldCharType="end"/>
      </w:r>
      <w:r>
        <w:t>).</w:t>
      </w:r>
    </w:p>
    <w:p w14:paraId="683A6CD2" w14:textId="77777777" w:rsidR="001C0928" w:rsidRDefault="001C0928" w:rsidP="001C0928">
      <w:pPr>
        <w:pStyle w:val="Heading3"/>
      </w:pPr>
      <w:bookmarkStart w:id="17" w:name="_Ref489428564"/>
      <w:r>
        <w:t>Fig. 6</w:t>
      </w:r>
      <w:bookmarkEnd w:id="17"/>
    </w:p>
    <w:p w14:paraId="246DA9EE" w14:textId="77777777" w:rsidR="001C0928" w:rsidRDefault="001C0928" w:rsidP="001C0928">
      <w:pPr>
        <w:pStyle w:val="Heading4"/>
      </w:pPr>
      <w:r>
        <w:t>Number of intervening genes between HPO gene and GWAS locus</w:t>
      </w:r>
    </w:p>
    <w:p w14:paraId="1E1CC9AF" w14:textId="77777777" w:rsidR="001C0928" w:rsidRDefault="001C0928" w:rsidP="001C0928">
      <w:pPr>
        <w:pStyle w:val="Subtitle"/>
      </w:pPr>
      <w:r>
        <w:t>The distribution of positional candidates and HPO genes. Panel A shows the distribution in the number of positional candidates between each of the 610 HPO genes and an effective locus (note: intervening gene could also be an HPO gene). Panel B candidate genes near GWAS SNPs were ranked by their absolute distance to effective loci. The distribution shows rank of the absolute distance (either upstream or downstream) of HPO genes. In both panels, the inset plot shows the lower end of the distributions.</w:t>
      </w:r>
    </w:p>
    <w:p w14:paraId="1C260579" w14:textId="0EF54DAE" w:rsidR="00F11BB0" w:rsidRDefault="002172E7" w:rsidP="00F11BB0">
      <w:r>
        <w:t>By these criteria</w:t>
      </w:r>
      <w:r w:rsidR="00F11BB0">
        <w:t xml:space="preserve"> we found strong evidence of co-expression among</w:t>
      </w:r>
      <w:r w:rsidR="004A07D1">
        <w:t xml:space="preserve"> 610</w:t>
      </w:r>
      <w:r w:rsidR="00F11BB0">
        <w:t xml:space="preserve"> </w:t>
      </w:r>
      <w:r w:rsidR="00846C40">
        <w:t xml:space="preserve">HPO </w:t>
      </w:r>
      <w:r w:rsidR="00F11BB0">
        <w:t xml:space="preserve">genes linked to GWAS peaks across </w:t>
      </w:r>
      <w:r w:rsidR="00786CF8">
        <w:t>all 17</w:t>
      </w:r>
      <w:r w:rsidR="00F11BB0">
        <w:t xml:space="preserve"> ionomic traits</w:t>
      </w:r>
      <w:r w:rsidR="009A329F">
        <w:t>. The number of HPO genes discovered varied significantly across the ionomic traits we examined</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f locality in any network</w:t>
      </w:r>
      <w:r w:rsidR="00B905EF">
        <w:t xml:space="preserve"> (</w:t>
      </w:r>
      <w:r w:rsidR="00B905EF">
        <w:fldChar w:fldCharType="begin"/>
      </w:r>
      <w:r w:rsidR="00B905EF">
        <w:instrText xml:space="preserve"> REF _Ref485996339 \h </w:instrText>
      </w:r>
      <w:r w:rsidR="00B905EF">
        <w:fldChar w:fldCharType="separate"/>
      </w:r>
      <w:r w:rsidR="000B0BA4">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the HPO candidate and the effective locus or positional candidates that were closer either upstream or downstream of the GWAS locus (See schematic in </w:t>
      </w:r>
      <w:r w:rsidR="001C0928">
        <w:fldChar w:fldCharType="begin"/>
      </w:r>
      <w:r w:rsidR="001C0928">
        <w:instrText xml:space="preserve"> REF _Ref444765587 \h </w:instrText>
      </w:r>
      <w:r w:rsidR="001C0928">
        <w:fldChar w:fldCharType="separate"/>
      </w:r>
      <w:r w:rsidR="000B0BA4">
        <w:t>Fig. 1</w:t>
      </w:r>
      <w:r w:rsidR="001C0928">
        <w:fldChar w:fldCharType="end"/>
      </w:r>
      <w:r w:rsidR="001C0928" w:rsidRPr="00E93C4E">
        <w:rPr>
          <w:b/>
        </w:rPr>
        <w:t>C</w:t>
      </w:r>
      <w:r w:rsidR="001C0928">
        <w:t>). Of the 610 HPO genes, 297 had zero intervening genes (</w:t>
      </w:r>
      <w:r w:rsidR="001C0928">
        <w:fldChar w:fldCharType="begin"/>
      </w:r>
      <w:r w:rsidR="001C0928">
        <w:instrText xml:space="preserve"> REF _Ref489428564 \h </w:instrText>
      </w:r>
      <w:r w:rsidR="001C0928">
        <w:fldChar w:fldCharType="separate"/>
      </w:r>
      <w:r w:rsidR="000B0BA4">
        <w:t>Fig. 6</w:t>
      </w:r>
      <w:r w:rsidR="001C0928">
        <w:fldChar w:fldCharType="end"/>
      </w:r>
      <w:r w:rsidR="001C0928" w:rsidRPr="00807680">
        <w:rPr>
          <w:b/>
        </w:rPr>
        <w:t>A</w:t>
      </w:r>
      <w:r w:rsidR="001C0928">
        <w:t>). The remaining 313 HPO genes had between 1 and 54 intervening genes though the majority (292 HPO genes) had 10 or fewer intervening genes. Similar results were observed when considering candidate genes absolute distance to the effective locus (</w:t>
      </w:r>
      <w:r w:rsidR="001C0928">
        <w:fldChar w:fldCharType="begin"/>
      </w:r>
      <w:r w:rsidR="001C0928">
        <w:instrText xml:space="preserve"> REF _Ref489428564 \h </w:instrText>
      </w:r>
      <w:r w:rsidR="001C0928">
        <w:fldChar w:fldCharType="separate"/>
      </w:r>
      <w:r w:rsidR="000B0BA4">
        <w:t>Fig. 6</w:t>
      </w:r>
      <w:r w:rsidR="001C0928">
        <w:fldChar w:fldCharType="end"/>
      </w:r>
      <w:r w:rsidR="001C0928" w:rsidRPr="00807680">
        <w:rPr>
          <w:b/>
        </w:rPr>
        <w:t>B</w:t>
      </w:r>
      <w:r w:rsidR="001C0928">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ing by choosing the closest positional candidate</w:t>
      </w:r>
      <w:r w:rsidR="007E23BC">
        <w:t>. C</w:t>
      </w:r>
      <w:r w:rsidR="001C0928">
        <w:t xml:space="preserve">andidate genes can be prioritized based on patterns of co-expression rather than biasing </w:t>
      </w:r>
      <w:r w:rsidR="00D3329A">
        <w:t>towards any previous annotation</w:t>
      </w:r>
      <w:r w:rsidR="001C0928">
        <w:t xml:space="preserve"> </w:t>
      </w:r>
      <w:r w:rsidR="00D3329A">
        <w:t>(</w:t>
      </w:r>
      <w:r w:rsidR="001C0928">
        <w:t xml:space="preserve">See </w:t>
      </w:r>
      <w:r w:rsidR="001C0928">
        <w:fldChar w:fldCharType="begin"/>
      </w:r>
      <w:r w:rsidR="001C0928">
        <w:instrText xml:space="preserve"> REF _Ref487125611 \h </w:instrText>
      </w:r>
      <w:r w:rsidR="001C0928">
        <w:fldChar w:fldCharType="separate"/>
      </w:r>
      <w:r w:rsidR="000B0BA4">
        <w:t>Discussion</w:t>
      </w:r>
      <w:r w:rsidR="001C0928">
        <w:fldChar w:fldCharType="end"/>
      </w:r>
      <w:r w:rsidR="00D3329A">
        <w:t>).</w:t>
      </w:r>
    </w:p>
    <w:p w14:paraId="79ACBC89" w14:textId="77777777" w:rsidR="00F11BB0" w:rsidRDefault="00F11BB0" w:rsidP="00F11BB0">
      <w:pPr>
        <w:pStyle w:val="Heading3"/>
      </w:pPr>
      <w:bookmarkStart w:id="18" w:name="_Ref485996339"/>
      <w:r>
        <w:t>Table 4</w:t>
      </w:r>
      <w:bookmarkEnd w:id="18"/>
    </w:p>
    <w:p w14:paraId="72C9BBD8" w14:textId="77777777" w:rsidR="00F11BB0" w:rsidRDefault="00F11BB0" w:rsidP="00F11BB0">
      <w:pPr>
        <w:pStyle w:val="Heading4"/>
      </w:pPr>
      <w:r>
        <w:t>Maize Grain Ionome High Priority Candidate Genes</w:t>
      </w:r>
    </w:p>
    <w:p w14:paraId="403832D9" w14:textId="77777777"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either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47037F88" w14:textId="77777777"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0CADED80"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 xml:space="preserve">the strongest </w:t>
      </w:r>
      <w:r w:rsidR="00F11BB0">
        <w:lastRenderedPageBreak/>
        <w:t>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0B0BA4">
        <w:t>Supp. Table 6</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The ZmPAN network, which was constructed from seedling tissue across 503 different accessions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0B0BA4">
        <w:t>Supp. Table 6</w:t>
      </w:r>
      <w:r w:rsidR="00D277DD">
        <w:fldChar w:fldCharType="end"/>
      </w:r>
      <w:r w:rsidR="00D277DD">
        <w:t xml:space="preserve">). </w:t>
      </w:r>
    </w:p>
    <w:p w14:paraId="7A476142" w14:textId="77777777" w:rsidR="00162DC9" w:rsidRDefault="00162DC9" w:rsidP="00162DC9">
      <w:pPr>
        <w:pStyle w:val="Heading3"/>
      </w:pPr>
      <w:bookmarkStart w:id="19" w:name="_Ref487144620"/>
      <w:r>
        <w:t>Fig.</w:t>
      </w:r>
      <w:r w:rsidR="00663C67">
        <w:t xml:space="preserve"> 7</w:t>
      </w:r>
      <w:bookmarkEnd w:id="19"/>
    </w:p>
    <w:p w14:paraId="1F6B0E4D" w14:textId="77777777" w:rsidR="00162DC9" w:rsidRDefault="00162DC9" w:rsidP="00162DC9">
      <w:pPr>
        <w:pStyle w:val="Heading4"/>
      </w:pPr>
      <w:r>
        <w:t>HPO Genes for Cd and Se in the ZmRoot Network</w:t>
      </w:r>
    </w:p>
    <w:p w14:paraId="6910540C" w14:textId="00308A14" w:rsidR="00162DC9" w:rsidRPr="00162DC9" w:rsidRDefault="009E1D64" w:rsidP="009E1D64">
      <w:pPr>
        <w:pStyle w:val="Subtitle"/>
      </w:pPr>
      <w:r>
        <w:t>The strongest 100,000 interactions were used to layout genes</w:t>
      </w:r>
      <w:r w:rsidR="00C42BC5">
        <w:t xml:space="preserve"> (n=7,844)</w:t>
      </w:r>
      <w:r>
        <w:t xml:space="preserve"> in the ZmRoot network in order to visualize clustering.</w:t>
      </w:r>
      <w:r w:rsidR="00162DC9">
        <w:t xml:space="preserve"> A force directed algorithm positioned genes (</w:t>
      </w:r>
      <w:r w:rsidRPr="007E057B">
        <w:rPr>
          <w:b/>
        </w:rPr>
        <w:t>A</w:t>
      </w:r>
      <w:r>
        <w:t xml:space="preserve">;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0B0BA4">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rsidR="000B0BA4">
        <w:t>Table 3</w:t>
      </w:r>
      <w:r>
        <w:fldChar w:fldCharType="end"/>
      </w:r>
      <w:r>
        <w:t>)</w:t>
      </w:r>
      <w:r w:rsidR="00444938">
        <w:t xml:space="preserve"> </w:t>
      </w:r>
      <w:r>
        <w:t>for</w:t>
      </w:r>
      <w:r w:rsidR="00444938">
        <w:t xml:space="preserve"> Cd and </w:t>
      </w:r>
      <w:r w:rsidR="00A53670">
        <w:t xml:space="preserve">Se </w:t>
      </w:r>
      <w:r w:rsidR="009720E7">
        <w:t>(</w:t>
      </w:r>
      <w:r w:rsidR="009720E7" w:rsidRPr="007E057B">
        <w:rPr>
          <w:b/>
        </w:rPr>
        <w:t>B</w:t>
      </w:r>
      <w:r w:rsidR="009720E7">
        <w:t xml:space="preserve"> and </w:t>
      </w:r>
      <w:r w:rsidR="009720E7" w:rsidRPr="007E057B">
        <w:rPr>
          <w:b/>
        </w:rPr>
        <w:t>C</w:t>
      </w:r>
      <w:r w:rsidR="009720E7">
        <w:t xml:space="preserve"> respectively)</w:t>
      </w:r>
      <w:r w:rsidR="00B36F3D">
        <w:t>. Network edges were removed from the visualization</w:t>
      </w:r>
      <w:r w:rsidR="00CB5357">
        <w:t xml:space="preserve"> in panels B and C</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3BB7630E" w:rsidR="00D277DD" w:rsidRDefault="00D277DD" w:rsidP="00027E14">
      <w:r>
        <w:fldChar w:fldCharType="begin"/>
      </w:r>
      <w:r>
        <w:instrText xml:space="preserve"> REF _Ref487144620 \h </w:instrText>
      </w:r>
      <w:r>
        <w:fldChar w:fldCharType="separate"/>
      </w:r>
      <w:r w:rsidR="000B0BA4">
        <w:t>Fig.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FA276B">
        <w:t>using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 level</w:t>
      </w:r>
      <w:r>
        <w:t xml:space="preserve"> clustering</w:t>
      </w:r>
      <w:r w:rsidR="00CD5BD4">
        <w:t xml:space="preserve"> (</w:t>
      </w:r>
      <w:r w:rsidR="00CD5BD4">
        <w:fldChar w:fldCharType="begin"/>
      </w:r>
      <w:r w:rsidR="00CD5BD4">
        <w:instrText xml:space="preserve"> REF _Ref487144620 \h </w:instrText>
      </w:r>
      <w:r w:rsidR="00CD5BD4">
        <w:fldChar w:fldCharType="separate"/>
      </w:r>
      <w:r w:rsidR="000B0BA4">
        <w:t>Fig.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fldChar w:fldCharType="separate"/>
      </w:r>
      <w:r w:rsidR="000B0BA4">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5542484B" w14:textId="77777777" w:rsidR="00F11BB0" w:rsidRDefault="00F11BB0" w:rsidP="00584799">
      <w:pPr>
        <w:pStyle w:val="Heading3"/>
      </w:pPr>
      <w:r w:rsidRPr="00584799">
        <w:t>Density and locality network metrics provide complementary information</w:t>
      </w:r>
    </w:p>
    <w:p w14:paraId="6ADC3677" w14:textId="7C502ECB" w:rsidR="00721D01" w:rsidRDefault="00F11BB0" w:rsidP="00F301D2">
      <w:r>
        <w:t>As part of the</w:t>
      </w:r>
      <w:r w:rsidR="007605F7">
        <w:t xml:space="preserve"> Camoco pipeline, both density and locality were assessed on a gene specific level to measure</w:t>
      </w:r>
      <w:r>
        <w:t xml:space="preserve"> the strength of a given candidate causal gene’s co-expression relationships with genes in other GWAS-identified loci (See </w:t>
      </w:r>
      <w:r>
        <w:fldChar w:fldCharType="begin"/>
      </w:r>
      <w:r>
        <w:instrText xml:space="preserve"> REF _Ref464738379 \h  \* MERGEFORMAT </w:instrText>
      </w:r>
      <w:r>
        <w:fldChar w:fldCharType="separate"/>
      </w:r>
      <w:r w:rsidR="000B0BA4" w:rsidRPr="0045686C">
        <w:rPr>
          <w:rFonts w:eastAsiaTheme="minorEastAsia"/>
        </w:rPr>
        <w:t>Eq.</w:t>
      </w:r>
      <w:r w:rsidR="000B0BA4">
        <w:rPr>
          <w:rFonts w:eastAsiaTheme="minorEastAsia"/>
        </w:rPr>
        <w:t>3</w:t>
      </w:r>
      <w:r>
        <w:fldChar w:fldCharType="end"/>
      </w:r>
      <w:r>
        <w:t xml:space="preserve"> and </w:t>
      </w:r>
      <w:r>
        <w:fldChar w:fldCharType="begin"/>
      </w:r>
      <w:r>
        <w:instrText xml:space="preserve"> REF _Ref447101571 \h  \* MERGEFORMAT </w:instrText>
      </w:r>
      <w:r>
        <w:fldChar w:fldCharType="separate"/>
      </w:r>
      <w:r w:rsidR="000B0BA4">
        <w:t>Eq.4</w:t>
      </w:r>
      <w:r>
        <w:fldChar w:fldCharType="end"/>
      </w:r>
      <w:r>
        <w:t xml:space="preserve">). </w:t>
      </w:r>
      <w:r w:rsidR="00337948">
        <w:t>Gene specific d</w:t>
      </w:r>
      <w:r>
        <w:t xml:space="preserve">ensity simply measures the fraction of observed co-expression interactions to total possible co-expression relationships between the candidate gene and genes linked to other GWAS-identified loci, while </w:t>
      </w:r>
      <w:r w:rsidR="00337948">
        <w:t xml:space="preserve">gene specific </w:t>
      </w:r>
      <w:r w:rsidR="00706219">
        <w:t>locality</w:t>
      </w:r>
      <w:r>
        <w:t xml:space="preserve"> normalized</w:t>
      </w:r>
      <w:r w:rsidR="00706219">
        <w:t xml:space="preserve"> genes interactions</w:t>
      </w:r>
      <w:r>
        <w:t xml:space="preserve">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0B0BA4">
        <w:t>Table 4</w:t>
      </w:r>
      <w:r w:rsidR="003E2480">
        <w:fldChar w:fldCharType="end"/>
      </w:r>
      <w:r w:rsidR="00A01C31">
        <w:t>, Density:Any and Locality:Any</w:t>
      </w:r>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0B0BA4">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co-</w:t>
      </w:r>
      <w:r>
        <w:lastRenderedPageBreak/>
        <w:t>expression subnetworks. Indeed, when we measured the direct correlation of gene-specific density and 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165871">
        <w:fldChar w:fldCharType="separate"/>
      </w:r>
      <w:r w:rsidR="000B0BA4">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0B0BA4">
        <w:t>Supp. Table 7</w:t>
      </w:r>
      <w:r w:rsidR="007B3040">
        <w:fldChar w:fldCharType="end"/>
      </w:r>
      <w:r w:rsidR="007B3040">
        <w:t>)</w:t>
      </w:r>
      <w:r w:rsidR="00013CDC">
        <w:t xml:space="preserve"> suggesting that the differences between networks in locality may simply reflect the number of samples used to generate them</w:t>
      </w:r>
      <w:r w:rsidR="00F301D2">
        <w:t xml:space="preserve"> (See </w:t>
      </w:r>
      <w:r w:rsidR="00F301D2">
        <w:fldChar w:fldCharType="begin"/>
      </w:r>
      <w:r w:rsidR="00F301D2">
        <w:instrText xml:space="preserve"> REF _Ref487125611 \h </w:instrText>
      </w:r>
      <w:r w:rsidR="00F301D2">
        <w:fldChar w:fldCharType="separate"/>
      </w:r>
      <w:r w:rsidR="000B0BA4">
        <w:t>Discussion</w:t>
      </w:r>
      <w:r w:rsidR="00F301D2">
        <w:fldChar w:fldCharType="end"/>
      </w:r>
      <w:r w:rsidR="00F301D2">
        <w:t>)</w:t>
      </w:r>
      <w:r w:rsidR="00013CDC">
        <w:t xml:space="preserve">. </w:t>
      </w:r>
    </w:p>
    <w:p w14:paraId="1D226F8A" w14:textId="77777777" w:rsidR="00F11BB0" w:rsidRDefault="00F11BB0" w:rsidP="007D6510">
      <w:pPr>
        <w:pStyle w:val="Heading3"/>
      </w:pPr>
      <w:r w:rsidRPr="007D6510">
        <w:t>Most candidate causal genes are trait-specific</w:t>
      </w:r>
    </w:p>
    <w:p w14:paraId="4D1DC1CC" w14:textId="384D6D27"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EB6B7C">
        <w:fldChar w:fldCharType="separate"/>
      </w:r>
      <w:r w:rsidR="000B0BA4">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EB6B7C">
        <w:fldChar w:fldCharType="separate"/>
      </w:r>
      <w:r w:rsidR="000B0BA4">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55150D">
        <w:fldChar w:fldCharType="separate"/>
      </w:r>
      <w:r w:rsidR="000B0BA4">
        <w:t>Supp. Table 8</w:t>
      </w:r>
      <w:r w:rsidR="0055150D">
        <w:fldChar w:fldCharType="end"/>
      </w:r>
      <w:r>
        <w:t>).</w:t>
      </w:r>
    </w:p>
    <w:p w14:paraId="09A07F96" w14:textId="77777777" w:rsidR="00F11BB0" w:rsidRDefault="00F11BB0" w:rsidP="00F11BB0">
      <w:pPr>
        <w:pStyle w:val="Heading3"/>
      </w:pPr>
      <w:bookmarkStart w:id="20" w:name="_Ref486000600"/>
      <w:r>
        <w:t>Table 5</w:t>
      </w:r>
      <w:bookmarkEnd w:id="20"/>
    </w:p>
    <w:p w14:paraId="6D4B541D" w14:textId="77777777" w:rsidR="00F11BB0" w:rsidRPr="00975FFB" w:rsidRDefault="00F11BB0" w:rsidP="00F11BB0">
      <w:pPr>
        <w:pStyle w:val="Heading4"/>
      </w:pPr>
      <w:r>
        <w:t>Element HPO candidate gene overlap</w:t>
      </w:r>
    </w:p>
    <w:p w14:paraId="7DE6C655" w14:textId="77777777"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19539701" w14:textId="77777777" w:rsidR="00F11BB0" w:rsidRPr="00333516" w:rsidRDefault="006D7ADE" w:rsidP="000E04CE">
      <w:pPr>
        <w:pStyle w:val="Heading3"/>
      </w:pPr>
      <w:r w:rsidRPr="00333516">
        <w:t>Enrichmen</w:t>
      </w:r>
      <w:r w:rsidR="00E57950" w:rsidRPr="00333516">
        <w:t>t analysis of putative causal</w:t>
      </w:r>
      <w:r w:rsidRPr="00333516">
        <w:t xml:space="preserve"> genes</w:t>
      </w:r>
    </w:p>
    <w:p w14:paraId="36D4B909" w14:textId="66B3F23F" w:rsidR="00D54E30" w:rsidRDefault="00E57950" w:rsidP="00F11BB0">
      <w:r>
        <w:t>To explore the broader bio</w:t>
      </w:r>
      <w:r w:rsidR="009C24B2">
        <w:t xml:space="preserve">logical </w:t>
      </w:r>
      <w:r w:rsidR="00A40606">
        <w:t>processes represented among</w:t>
      </w:r>
      <w:r>
        <w:t xml:space="preserve"> </w:t>
      </w:r>
      <w:r w:rsidR="00C67045">
        <w:t>HPO</w:t>
      </w:r>
      <w:r>
        <w:t xml:space="preserve"> genes, we performed Gene Ontology enrichment analysis on t</w:t>
      </w:r>
      <w:r w:rsidR="00C53A5B">
        <w:t>he candidate lists</w:t>
      </w:r>
      <w:r w:rsidR="006F54A9">
        <w:t xml:space="preserve"> </w:t>
      </w:r>
      <w:r>
        <w:t>reveal</w:t>
      </w:r>
      <w:r w:rsidR="006F54A9">
        <w:t>ing</w:t>
      </w:r>
      <w:r>
        <w:t xml:space="preserve"> enrichments for </w:t>
      </w:r>
      <w:r w:rsidR="00C53A5B">
        <w:t>5</w:t>
      </w:r>
      <w:r>
        <w:t xml:space="preserve"> elements</w:t>
      </w:r>
      <w:r w:rsidR="004F3C8A">
        <w:t xml:space="preserve"> (</w:t>
      </w:r>
      <w:r w:rsidR="004F3C8A">
        <w:fldChar w:fldCharType="begin"/>
      </w:r>
      <w:r w:rsidR="004F3C8A">
        <w:instrText xml:space="preserve"> REF _Ref486000980 \h </w:instrText>
      </w:r>
      <w:r w:rsidR="004F3C8A">
        <w:fldChar w:fldCharType="separate"/>
      </w:r>
      <w:r w:rsidR="000B0BA4">
        <w:t>Supp. Table 9</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w:t>
      </w:r>
      <w:r w:rsidR="00253311">
        <w:t>Possibly driven by insufficient functional annotation of the maize genome</w:t>
      </w:r>
      <w:r>
        <w:t>, these enrichment results were limited</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0B0BA4">
        <w:t>Materials and Methods</w:t>
      </w:r>
      <w:r w:rsidR="006766AD">
        <w:fldChar w:fldCharType="end"/>
      </w:r>
      <w:r w:rsidR="009A3DDE">
        <w:t>)</w:t>
      </w:r>
      <w:r w:rsidR="00F11BB0">
        <w:t xml:space="preserve">. </w:t>
      </w:r>
      <w:r w:rsidR="0071309D">
        <w:t>The HPO+ sets for several of the ionomic traits showed strong GO enrichment</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0B0BA4">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2A26B7">
        <w:fldChar w:fldCharType="separate"/>
      </w:r>
      <w:r w:rsidR="000B0BA4">
        <w:t>Fig. 8</w:t>
      </w:r>
      <w:r w:rsidR="002A26B7">
        <w:fldChar w:fldCharType="end"/>
      </w:r>
      <w:r w:rsidR="002A26B7">
        <w:t>)</w:t>
      </w:r>
      <w:r w:rsidR="000F69D4">
        <w:t xml:space="preserve">. </w:t>
      </w:r>
      <w:r w:rsidR="006B0FC5">
        <w:t xml:space="preserve">For example, we found </w:t>
      </w:r>
      <w:r w:rsidR="006B0FC5">
        <w:lastRenderedPageBreak/>
        <w:t>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0B0BA4">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0B0BA4">
        <w:t>Fig. 8</w:t>
      </w:r>
      <w:r w:rsidR="00FA2696">
        <w:fldChar w:fldCharType="end"/>
      </w:r>
      <w:r w:rsidR="00FA2696">
        <w:t>; “Chromatin Organization” cluster</w:t>
      </w:r>
      <w:r w:rsidR="006B0FC5">
        <w:t>)</w:t>
      </w:r>
      <w:r w:rsidR="000E2B91">
        <w:t xml:space="preserve">. This may result from changes in cell cycle or endoreduplication control in roots, which is expected to alter the accumulation of multiple elements </w:t>
      </w:r>
      <w:r w:rsidR="004B5885">
        <w:fldChar w:fldCharType="begin" w:fldLock="1"/>
      </w:r>
      <w:r w:rsidR="00832A5C">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4B5885">
        <w:fldChar w:fldCharType="separate"/>
      </w:r>
      <w:r w:rsidR="004B5885" w:rsidRPr="004B5885">
        <w:rPr>
          <w:noProof/>
        </w:rPr>
        <w:t>(Chao et al. 2011)</w:t>
      </w:r>
      <w:r w:rsidR="004B5885">
        <w:fldChar w:fldCharType="end"/>
      </w:r>
      <w:r w:rsidR="000E2B91">
        <w:t>.</w:t>
      </w:r>
    </w:p>
    <w:p w14:paraId="418134BA" w14:textId="77777777" w:rsidR="00EB61E4" w:rsidRDefault="00EB61E4" w:rsidP="00EB61E4">
      <w:pPr>
        <w:pStyle w:val="Heading3"/>
      </w:pPr>
      <w:bookmarkStart w:id="21" w:name="_Ref483951527"/>
      <w:r>
        <w:t>Fig. 8</w:t>
      </w:r>
      <w:bookmarkEnd w:id="21"/>
    </w:p>
    <w:p w14:paraId="14D0A7E7" w14:textId="77777777" w:rsidR="00EB61E4" w:rsidRDefault="00EB61E4" w:rsidP="00EB61E4">
      <w:pPr>
        <w:pStyle w:val="Heading4"/>
      </w:pPr>
      <w:r>
        <w:t>Gene Ontology Biological Process Enrichment for the Ionome</w:t>
      </w:r>
    </w:p>
    <w:p w14:paraId="2061400B" w14:textId="23C604B6" w:rsidR="00EB61E4" w:rsidRDefault="00EB61E4" w:rsidP="00EB61E4">
      <w:r>
        <w:t>The HPO+ gene sets were analyzed for GO enrichment in the “Biological Process” namespace. Each node represents a GO term organized hierarchically in a tree with directed edges designating parent terms. Shaded terms were enriched for HPO+ genes (p &lt; 0.05; hypergeometric). Dotted circles represent curated functional terms describing the enriched nodes in clade of the tree. Each clade is annotated with the ionomic terms that were represented in the GO enrichment.</w:t>
      </w:r>
    </w:p>
    <w:p w14:paraId="5444CD6B" w14:textId="00657071" w:rsidR="00C65BE0" w:rsidRDefault="00F11BB0" w:rsidP="00D6369B">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0B0BA4">
        <w:t>Supp. Table 10</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w:t>
      </w:r>
      <w:r w:rsidR="003603D7">
        <w:t>ic acid</w:t>
      </w:r>
      <w:r>
        <w:t xml:space="preserv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0A4930">
        <w:t xml:space="preserve"> which may alter P accumulation</w:t>
      </w:r>
      <w:r w:rsidR="003603D7">
        <w:t xml:space="preserve"> directly or v</w:t>
      </w:r>
      <w:r w:rsidR="000A7C15">
        <w:t xml:space="preserve">ia phosphatidic acid signaling </w:t>
      </w:r>
      <w:r w:rsidR="000A7C15">
        <w:fldChar w:fldCharType="begin" w:fldLock="1"/>
      </w:r>
      <w:r w:rsidR="00C80535">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Katagiri et al. 2005)", "plainTextFormattedCitation" : "(Katagiri et al. 2005)", "previouslyFormattedCitation" : "(Katagiri et al. 2005)" }, "properties" : { "noteIndex" : 0 }, "schema" : "https://github.com/citation-style-language/schema/raw/master/csl-citation.json" }</w:instrText>
      </w:r>
      <w:r w:rsidR="000A7C15">
        <w:fldChar w:fldCharType="separate"/>
      </w:r>
      <w:r w:rsidR="000A7C15" w:rsidRPr="000A7C15">
        <w:rPr>
          <w:noProof/>
        </w:rPr>
        <w:t>(Katagiri et al. 2005)</w:t>
      </w:r>
      <w:r w:rsidR="000A7C15">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0A4930">
        <w:t xml:space="preserve">The </w:t>
      </w:r>
      <w:r w:rsidR="000A4930" w:rsidRPr="00FF726F">
        <w:rPr>
          <w:i/>
        </w:rPr>
        <w:t>t</w:t>
      </w:r>
      <w:r w:rsidR="00D54E30" w:rsidRPr="00FF726F">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0A4930">
        <w:t xml:space="preserve">the other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 xml:space="preserve">wo </w:t>
      </w:r>
      <w:r w:rsidR="000A4930">
        <w:t xml:space="preserve">are of </w:t>
      </w:r>
      <w:r>
        <w:t>unknown function</w:t>
      </w:r>
      <w:r w:rsidR="00D54E30">
        <w:t>,</w:t>
      </w:r>
      <w:r>
        <w:t xml:space="preserve"> GRMZM2G018241 and GRMZM2G030673</w:t>
      </w:r>
      <w:r w:rsidR="00D54E30">
        <w:t>,</w:t>
      </w:r>
      <w:r>
        <w:t xml:space="preserve"> and </w:t>
      </w:r>
      <w:r w:rsidR="000A4930">
        <w:t xml:space="preserve">the other </w:t>
      </w:r>
      <w:r>
        <w:t>two</w:t>
      </w:r>
      <w:r w:rsidR="000A4930">
        <w:t xml:space="preserve"> are</w:t>
      </w:r>
      <w:r>
        <w:t xml:space="preserve"> involved in cellulose synth</w:t>
      </w:r>
      <w:r w:rsidR="00A25A69">
        <w:t>e</w:t>
      </w:r>
      <w:r>
        <w:t>s</w:t>
      </w:r>
      <w:r w:rsidR="00A25A69">
        <w:t>is</w:t>
      </w:r>
      <w:r w:rsidR="00D54E30">
        <w:t>,</w:t>
      </w:r>
      <w:r>
        <w:t xml:space="preserve"> GRMZM2G122277</w:t>
      </w:r>
      <w:r w:rsidR="00D54E30">
        <w:t xml:space="preserve"> and</w:t>
      </w:r>
      <w:r>
        <w:t xml:space="preserve"> GRMZM2G177631. </w:t>
      </w:r>
      <w:r w:rsidR="009C3A81">
        <w:t xml:space="preserve">We should note that </w:t>
      </w:r>
      <w:r w:rsidR="003603D7">
        <w:t>these</w:t>
      </w:r>
      <w:r w:rsidR="009C3A81">
        <w:t xml:space="preserve"> enriched</w:t>
      </w:r>
      <w:r w:rsidR="00D54E30">
        <w:t xml:space="preserve"> GO terms demonstrate</w:t>
      </w:r>
      <w:r w:rsidR="0063339F">
        <w:t>d the deficiencies of automated annotation approaches</w:t>
      </w:r>
      <w:r w:rsidR="003603D7">
        <w:t>.</w:t>
      </w:r>
      <w:r w:rsidR="002E5159">
        <w:t xml:space="preserve"> </w:t>
      </w:r>
      <w:r w:rsidR="003603D7">
        <w:t>T</w:t>
      </w:r>
      <w:r w:rsidR="00D54E30">
        <w:t xml:space="preserve">erms related to “blood coagulation” and “regulation of body fluid levels”, which were likely </w:t>
      </w:r>
      <w:r w:rsidR="00FD2DD6">
        <w:t>due to annotations translated to</w:t>
      </w:r>
      <w:r>
        <w:t xml:space="preserve"> maize </w:t>
      </w:r>
      <w:r w:rsidR="00FD2DD6">
        <w:t>genes on the basis of</w:t>
      </w:r>
      <w:r w:rsidR="00D54E30">
        <w:t xml:space="preserve"> protein sequence homology</w:t>
      </w:r>
      <w:r w:rsidR="002E5159">
        <w:t xml:space="preserve"> in humans, were recovered</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w:t>
      </w:r>
      <w:r w:rsidR="002E27D8">
        <w:t>-</w:t>
      </w:r>
      <w:r w:rsidR="00B03A6B">
        <w:t>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w:t>
      </w:r>
      <w:r w:rsidR="002E5159">
        <w:t xml:space="preserve">suggests that these </w:t>
      </w:r>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t xml:space="preserve">be </w:t>
      </w:r>
      <w:r w:rsidR="002E5159">
        <w:t xml:space="preserve">capturing misnamed biological signal and </w:t>
      </w:r>
      <w:r w:rsidR="005D1BD9" w:rsidRPr="00E81580">
        <w:t>further refined</w:t>
      </w:r>
      <w:r w:rsidR="007D54BE">
        <w:t xml:space="preserve"> </w:t>
      </w:r>
      <w:r w:rsidR="002E5159">
        <w:t xml:space="preserve">via </w:t>
      </w:r>
      <w:r w:rsidR="007D54BE">
        <w:t>co-expression evidence</w:t>
      </w:r>
      <w:r w:rsidR="004A7CF1">
        <w:t xml:space="preserve"> (see </w:t>
      </w:r>
      <w:r w:rsidR="004A7CF1">
        <w:fldChar w:fldCharType="begin"/>
      </w:r>
      <w:r w:rsidR="004A7CF1">
        <w:instrText xml:space="preserve"> REF _Ref487125611 \h </w:instrText>
      </w:r>
      <w:r w:rsidR="004A7CF1">
        <w:fldChar w:fldCharType="separate"/>
      </w:r>
      <w:r w:rsidR="000B0BA4">
        <w:t>Discussion</w:t>
      </w:r>
      <w:r w:rsidR="004A7CF1">
        <w:fldChar w:fldCharType="end"/>
      </w:r>
      <w:r w:rsidR="004A7CF1">
        <w:t>)</w:t>
      </w:r>
      <w:r w:rsidR="005D1BD9" w:rsidRPr="00E81580">
        <w:t>.</w:t>
      </w:r>
    </w:p>
    <w:p w14:paraId="4E97518D" w14:textId="70E69DAA" w:rsidR="00DB057D" w:rsidRDefault="00DB057D" w:rsidP="00D6369B">
      <w:r>
        <w:t xml:space="preserve">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 </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fldChar w:fldCharType="separate"/>
      </w:r>
      <w:r w:rsidRPr="002745B9">
        <w:rPr>
          <w:noProof/>
        </w:rPr>
        <w:t>(Lawrence et al. 2004)</w:t>
      </w:r>
      <w:r>
        <w:fldChar w:fldCharType="end"/>
      </w:r>
      <w:r>
        <w:t xml:space="preserve">. GO terms were too high-level or insufficiently described to help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w:t>
      </w:r>
      <w:r>
        <w:lastRenderedPageBreak/>
        <w:t>HPO genes for their involvement in specific biological processes, namely those that are known or suspected to affect to the transport, storage, and utilization of elements.</w:t>
      </w:r>
    </w:p>
    <w:p w14:paraId="11EAA18F" w14:textId="316FD9B6" w:rsidR="00EB61E4" w:rsidRPr="00EB61E4" w:rsidRDefault="00EB61E4" w:rsidP="00FC6F80">
      <w:pPr>
        <w:pStyle w:val="Heading2"/>
      </w:pPr>
      <w:r>
        <w:t>GA-signaling DELLA domain transcription factors influence the ionome of maize</w:t>
      </w:r>
    </w:p>
    <w:p w14:paraId="1F109CB7" w14:textId="7EECF558" w:rsidR="008458B3" w:rsidRDefault="008458B3" w:rsidP="008458B3">
      <w:r>
        <w:t xml:space="preserve">One of the high-confidence candidate genes, which appeared in the HPO sets comparing Cd and the ZmRoot network, is the Gibberellin (GA) signaling component and DELLA- and GRAS-domain transcription factor </w:t>
      </w:r>
      <w:r w:rsidRPr="00EB7EEB">
        <w:rPr>
          <w:i/>
        </w:rPr>
        <w:t>dwarf9</w:t>
      </w:r>
      <w:r>
        <w:t xml:space="preserve"> (GRMZM2G024973, </w:t>
      </w:r>
      <w:r w:rsidRPr="00D97A24">
        <w:rPr>
          <w:i/>
        </w:rPr>
        <w:t>d9</w:t>
      </w:r>
      <w:r>
        <w:t xml:space="preserve">; </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rsidRPr="00A570DC">
        <w:fldChar w:fldCharType="separate"/>
      </w:r>
      <w:r w:rsidRPr="00C61012">
        <w:rPr>
          <w:noProof/>
        </w:rPr>
        <w:t>(Winkler and Freeling 1994)</w:t>
      </w:r>
      <w:r w:rsidRPr="00A570DC">
        <w:fldChar w:fldCharType="end"/>
      </w:r>
      <w:r w:rsidR="00DA1611">
        <w:t>)</w:t>
      </w:r>
      <w:r>
        <w:t xml:space="preserve">. </w:t>
      </w:r>
      <w:r w:rsidR="00DE624B">
        <w:rPr>
          <w:i/>
        </w:rPr>
        <w:t>d</w:t>
      </w:r>
      <w:r w:rsidR="00493245">
        <w:rPr>
          <w:i/>
        </w:rPr>
        <w:t>9</w:t>
      </w:r>
      <w:r>
        <w:t xml:space="preserve"> is one of two DELLA paralogs in the maize genome, the other is </w:t>
      </w:r>
      <w:r w:rsidRPr="00EB7EEB">
        <w:rPr>
          <w:i/>
        </w:rPr>
        <w:t>dwarf8</w:t>
      </w:r>
      <w:r>
        <w:t xml:space="preserve"> (</w:t>
      </w:r>
      <w:r w:rsidR="003625D1">
        <w:t xml:space="preserve">GRMZM2G144744; </w:t>
      </w:r>
      <w:r w:rsidRPr="00EB7EEB">
        <w:rPr>
          <w:i/>
        </w:rPr>
        <w:t>d8</w:t>
      </w:r>
      <w:r>
        <w:t>), both of which can be mutated to dominant negative forms that display dwarf phenotypes and dramatic suppression of GA responses</w:t>
      </w:r>
      <w:r w:rsidR="00C15CDE">
        <w:t xml:space="preserve"> </w:t>
      </w:r>
      <w:r w:rsidR="00C15CDE">
        <w:fldChar w:fldCharType="begin" w:fldLock="1"/>
      </w:r>
      <w:r w:rsidR="00946ED5">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Lawit et al. 2010)", "plainTextFormattedCitation" : "(Lawit et al. 2010)", "previouslyFormattedCitation" : "(Lawit et al. 2010)" }, "properties" : { "noteIndex" : 0 }, "schema" : "https://github.com/citation-style-language/schema/raw/master/csl-citation.json" }</w:instrText>
      </w:r>
      <w:r w:rsidR="00C15CDE">
        <w:fldChar w:fldCharType="separate"/>
      </w:r>
      <w:r w:rsidR="00C15CDE" w:rsidRPr="00C15CDE">
        <w:rPr>
          <w:noProof/>
        </w:rPr>
        <w:t>(Lawit et al. 2010)</w:t>
      </w:r>
      <w:r w:rsidR="00C15CDE">
        <w:fldChar w:fldCharType="end"/>
      </w:r>
      <w:r>
        <w:t>.</w:t>
      </w:r>
      <w:r w:rsidR="00F75812">
        <w:t xml:space="preserve"> Camoco ranked d9</w:t>
      </w:r>
      <w:r>
        <w:t xml:space="preserve"> among the high-confidence candidates for Cd while </w:t>
      </w:r>
      <w:r w:rsidRPr="00EB7EEB">
        <w:rPr>
          <w:i/>
        </w:rPr>
        <w:t>d8</w:t>
      </w:r>
      <w:r>
        <w:t xml:space="preserve"> was not, though both </w:t>
      </w:r>
      <w:r w:rsidRPr="00EB7EEB">
        <w:rPr>
          <w:i/>
        </w:rPr>
        <w:t>d8</w:t>
      </w:r>
      <w:r>
        <w:t xml:space="preserve"> and </w:t>
      </w:r>
      <w:r w:rsidRPr="00EB7EEB">
        <w:rPr>
          <w:i/>
        </w:rPr>
        <w:t>d9</w:t>
      </w:r>
      <w:r>
        <w:t xml:space="preserve"> are present in the root based co-expression network (ZmRoot). There was only moderate, but positive co-expression between </w:t>
      </w:r>
      <w:r>
        <w:rPr>
          <w:i/>
        </w:rPr>
        <w:t>dwarf8</w:t>
      </w:r>
      <w:r>
        <w:t xml:space="preserve"> and </w:t>
      </w:r>
      <w:r w:rsidRPr="00EB7EEB">
        <w:rPr>
          <w:i/>
        </w:rPr>
        <w:t>d9</w:t>
      </w:r>
      <w:r>
        <w:t xml:space="preserve"> (ZmRoot: Z=1.03; ZmPAN: Z=1.04). Given the indistinguishable phenotypes of the known dominant mutants of </w:t>
      </w:r>
      <w:r w:rsidRPr="00957ADC">
        <w:rPr>
          <w:i/>
        </w:rPr>
        <w:t>d8</w:t>
      </w:r>
      <w:r>
        <w:t xml:space="preserve"> and </w:t>
      </w:r>
      <w:r w:rsidRPr="00957ADC">
        <w:rPr>
          <w:i/>
        </w:rPr>
        <w:t>d9</w:t>
      </w:r>
      <w:r>
        <w:t xml:space="preserve">, the most likely explanation for this result is that there was allelic variation for </w:t>
      </w:r>
      <w:r w:rsidRPr="00EB7EEB">
        <w:rPr>
          <w:i/>
        </w:rPr>
        <w:t>d9</w:t>
      </w:r>
      <w:r>
        <w:t xml:space="preserve"> in the GWAS panel, but not </w:t>
      </w:r>
      <w:r w:rsidRPr="00EB7EEB">
        <w:rPr>
          <w:i/>
        </w:rPr>
        <w:t>d8</w:t>
      </w:r>
      <w:r>
        <w:t xml:space="preserve">. </w:t>
      </w:r>
      <w:r w:rsidRPr="004F33CF">
        <w:t>The GA biosynthetic enzyme Ent Kaurene synthase (GRMZM2G093</w:t>
      </w:r>
      <w:r>
        <w:t xml:space="preserve">603) encoding the </w:t>
      </w:r>
      <w:r w:rsidRPr="00EB7EEB">
        <w:rPr>
          <w:i/>
        </w:rPr>
        <w:t>dwarf5</w:t>
      </w:r>
      <w:r>
        <w:t xml:space="preserve"> locus </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fldChar w:fldCharType="separate"/>
      </w:r>
      <w:r w:rsidRPr="008E559C">
        <w:rPr>
          <w:noProof/>
        </w:rPr>
        <w:t>(Fu et al. 2016)</w:t>
      </w:r>
      <w:r>
        <w:fldChar w:fldCharType="end"/>
      </w:r>
      <w:r w:rsidRPr="004F33CF">
        <w:t xml:space="preserve"> </w:t>
      </w:r>
      <w:commentRangeStart w:id="22"/>
      <w:r w:rsidRPr="004F33CF">
        <w:t>also affected the concentration of seed Cd</w:t>
      </w:r>
      <w:commentRangeEnd w:id="22"/>
      <w:r w:rsidR="00FA0915">
        <w:rPr>
          <w:rStyle w:val="CommentReference"/>
        </w:rPr>
        <w:commentReference w:id="22"/>
      </w:r>
      <w:r w:rsidRPr="004F33CF">
        <w:t xml:space="preserve"> and </w:t>
      </w:r>
      <w:r>
        <w:t>appeared among the HPO genes for Sr</w:t>
      </w:r>
      <w:r w:rsidR="009205AD">
        <w:t xml:space="preserve"> in the ZmRoot network</w:t>
      </w:r>
      <w:r>
        <w:t xml:space="preserve">. </w:t>
      </w:r>
      <w:r w:rsidRPr="004F33CF">
        <w:t>This gene is required for the biosynthesis of bioactive GA via ent-Kaurene</w:t>
      </w:r>
      <w:r>
        <w:t>,</w:t>
      </w:r>
      <w:r w:rsidRPr="004F33CF">
        <w:t xml:space="preserve"> strongly suggesting that GA signaling in the roots shapes the ionome and alters the accumulation of Cd in seeds, with potential impacts on human health.</w:t>
      </w:r>
    </w:p>
    <w:p w14:paraId="5B58DA44" w14:textId="77777777" w:rsidR="008458B3" w:rsidRPr="005F38FF" w:rsidRDefault="008458B3" w:rsidP="008458B3">
      <w:pPr>
        <w:pStyle w:val="Heading3"/>
      </w:pPr>
      <w:bookmarkStart w:id="23" w:name="_Ref484091798"/>
      <w:r w:rsidRPr="005F38FF">
        <w:t>Fig. 9</w:t>
      </w:r>
      <w:bookmarkEnd w:id="23"/>
    </w:p>
    <w:p w14:paraId="7ABA4EF9" w14:textId="77777777" w:rsidR="008458B3" w:rsidRPr="00861C5C" w:rsidRDefault="008458B3" w:rsidP="008458B3">
      <w:pPr>
        <w:pStyle w:val="Heading4"/>
        <w:rPr>
          <w:highlight w:val="red"/>
        </w:rPr>
      </w:pPr>
      <w:r w:rsidRPr="005F38FF">
        <w:t xml:space="preserve">Ionomic profiles of D8 and D9 mutants </w:t>
      </w:r>
    </w:p>
    <w:p w14:paraId="5874925A" w14:textId="3F6DB16D" w:rsidR="008458B3" w:rsidRDefault="008458B3" w:rsidP="008458B3">
      <w:pPr>
        <w:pStyle w:val="Subtitle"/>
      </w:pPr>
      <w:r>
        <w:t>Boxplots displaying</w:t>
      </w:r>
      <w:ins w:id="24" w:author="rob" w:date="2017-10-04T15:27:00Z">
        <w:r w:rsidR="00F83861">
          <w:t xml:space="preserve"> ICP-MS values for</w:t>
        </w:r>
      </w:ins>
      <w:ins w:id="25" w:author="rob" w:date="2017-10-04T15:28:00Z">
        <w:r w:rsidR="00F83861">
          <w:t xml:space="preserve"> D8 and D9 along with </w:t>
        </w:r>
        <w:r w:rsidR="000939DF">
          <w:t xml:space="preserve">null segregating siblings (Sib8 and Sib9). P-values indicated statistical differences between mutants and </w:t>
        </w:r>
      </w:ins>
      <w:ins w:id="26" w:author="rob" w:date="2017-10-04T15:30:00Z">
        <w:r w:rsidR="008C0BD8">
          <w:t>wild-type</w:t>
        </w:r>
      </w:ins>
      <w:ins w:id="27" w:author="rob" w:date="2017-10-04T15:28:00Z">
        <w:r w:rsidR="000939DF">
          <w:t xml:space="preserve"> siblings while asterisks (**) indicate significant differences in </w:t>
        </w:r>
      </w:ins>
      <w:ins w:id="28" w:author="rob" w:date="2017-10-04T15:30:00Z">
        <w:r w:rsidR="008C0BD8">
          <w:t>a joint analysis between dwarf and wild-type.</w:t>
        </w:r>
      </w:ins>
      <w:r>
        <w:t xml:space="preserve"> </w:t>
      </w:r>
    </w:p>
    <w:p w14:paraId="0B1F761E" w14:textId="58BA7531" w:rsidR="008458B3" w:rsidRDefault="008458B3" w:rsidP="008458B3">
      <w:r>
        <w:t>To test for an impact of GA signaling on the ionome, and provide single-locus tests, w</w:t>
      </w:r>
      <w:r w:rsidRPr="009D3B04">
        <w:t xml:space="preserve">e </w:t>
      </w:r>
      <w:r>
        <w:t>grew</w:t>
      </w:r>
      <w:r w:rsidRPr="009D3B04">
        <w:t xml:space="preserve"> </w:t>
      </w:r>
      <w:r>
        <w:t xml:space="preserve">the </w:t>
      </w:r>
      <w:r w:rsidRPr="009D3B04">
        <w:t xml:space="preserve">dominant GA-insensitive mutants </w:t>
      </w:r>
      <w:r w:rsidRPr="00A70A3C">
        <w:rPr>
          <w:i/>
        </w:rPr>
        <w:t>D9-1</w:t>
      </w:r>
      <w:r w:rsidRPr="009D3B04">
        <w:t xml:space="preserve"> and </w:t>
      </w:r>
      <w:r w:rsidRPr="00A70A3C">
        <w:rPr>
          <w:i/>
        </w:rPr>
        <w:t>D8-mpl</w:t>
      </w:r>
      <w:r w:rsidRPr="009D3B04">
        <w:t xml:space="preserve"> and their null segregating sibling</w:t>
      </w:r>
      <w:r>
        <w:t>s</w:t>
      </w:r>
      <w:ins w:id="29" w:author="rob" w:date="2017-10-04T15:19:00Z">
        <w:r w:rsidR="0082193C">
          <w:t xml:space="preserve"> (Sib9 and Sib8)</w:t>
        </w:r>
      </w:ins>
      <w:r>
        <w:t xml:space="preserve">. </w:t>
      </w:r>
      <w:del w:id="30" w:author="rob" w:date="2017-10-04T14:04:00Z">
        <w:r w:rsidRPr="009D3B04" w:rsidDel="00786917">
          <w:delText xml:space="preserve"> </w:delText>
        </w:r>
        <w:r w:rsidDel="00786917">
          <w:delText>L</w:delText>
        </w:r>
        <w:r w:rsidRPr="009D3B04" w:rsidDel="00786917">
          <w:delText xml:space="preserve">ines were grown in the field and kernels’ element profiles analyzed. </w:delText>
        </w:r>
      </w:del>
      <w:r w:rsidRPr="009D3B04">
        <w:t xml:space="preserve">The dominant </w:t>
      </w:r>
      <w:r w:rsidRPr="00A70A3C">
        <w:rPr>
          <w:i/>
        </w:rPr>
        <w:t>D8-mpl</w:t>
      </w:r>
      <w:r w:rsidRPr="009D3B04">
        <w:t xml:space="preserve"> and </w:t>
      </w:r>
      <w:r w:rsidRPr="00A70A3C">
        <w:rPr>
          <w:i/>
        </w:rPr>
        <w:t>D9-1</w:t>
      </w:r>
      <w:r w:rsidRPr="009D3B04">
        <w:t xml:space="preserve"> alleles have </w:t>
      </w:r>
      <w:r w:rsidR="00C26C6A">
        <w:t>nearly</w:t>
      </w:r>
      <w:r w:rsidRPr="009D3B04">
        <w:t xml:space="preserve"> equivalent effects on above-ground plant growth and similar GA-insensitivity phenotypes </w:t>
      </w:r>
      <w:r>
        <w:t xml:space="preserve">in the shoots </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fldChar w:fldCharType="separate"/>
      </w:r>
      <w:r w:rsidRPr="00C61012">
        <w:rPr>
          <w:noProof/>
        </w:rPr>
        <w:t>(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ins w:id="31" w:author="rob" w:date="2017-10-04T13:55:00Z">
        <w:r w:rsidR="00744CB3">
          <w:t xml:space="preserve"> using ICP-MS</w:t>
        </w:r>
      </w:ins>
      <w:r>
        <w:t xml:space="preserve"> (</w:t>
      </w:r>
      <w:r>
        <w:fldChar w:fldCharType="begin"/>
      </w:r>
      <w:r>
        <w:instrText xml:space="preserve"> REF _Ref484091798 \h </w:instrText>
      </w:r>
      <w:r>
        <w:fldChar w:fldCharType="separate"/>
      </w:r>
      <w:r w:rsidRPr="005F38FF">
        <w:t>Fig. 9</w:t>
      </w:r>
      <w:r>
        <w:fldChar w:fldCharType="end"/>
      </w:r>
      <w:r>
        <w:t>)</w:t>
      </w:r>
      <w:r w:rsidRPr="009D3B04">
        <w:t xml:space="preserve">. Both dwarf lines had significantly different elemental compositions from their wild type siblings. A joint analysis </w:t>
      </w:r>
      <w:r>
        <w:t xml:space="preserve">by t-tests between least-squared means comparing dwarfs and wild-types </w:t>
      </w:r>
      <w:r w:rsidRPr="009D3B04">
        <w:t>revealed that</w:t>
      </w:r>
      <w:del w:id="32" w:author="rob" w:date="2017-10-04T15:11:00Z">
        <w:r w:rsidRPr="009D3B04" w:rsidDel="001C0A29">
          <w:delText xml:space="preserve"> </w:delText>
        </w:r>
        <w:r w:rsidRPr="00A305F2" w:rsidDel="001C0A29">
          <w:delText>Mg, P, S, Fe, Cu, Sr</w:delText>
        </w:r>
      </w:del>
      <w:ins w:id="33" w:author="rob" w:date="2017-10-04T15:11:00Z">
        <w:r w:rsidR="001C0A29">
          <w:t xml:space="preserve"> Cu, Fe, P, and Sr</w:t>
        </w:r>
      </w:ins>
      <w:r w:rsidRPr="009D3B04" w:rsidDel="00296603">
        <w:t xml:space="preserve"> </w:t>
      </w:r>
      <w:r>
        <w:t xml:space="preserve"> </w:t>
      </w:r>
      <w:r w:rsidRPr="009D3B04">
        <w:t>were higher in the dwarf</w:t>
      </w:r>
      <w:r>
        <w:t xml:space="preserve"> than wild-type seeds</w:t>
      </w:r>
      <w:ins w:id="34" w:author="rob" w:date="2017-10-04T15:31:00Z">
        <w:r w:rsidR="004B2281">
          <w:t xml:space="preserve"> (Designated with two asterisks in </w:t>
        </w:r>
        <w:r w:rsidR="004B2281">
          <w:fldChar w:fldCharType="begin"/>
        </w:r>
        <w:r w:rsidR="004B2281">
          <w:instrText xml:space="preserve"> REF _Ref484091798 \h </w:instrText>
        </w:r>
      </w:ins>
      <w:r w:rsidR="004B2281">
        <w:fldChar w:fldCharType="separate"/>
      </w:r>
      <w:ins w:id="35" w:author="rob" w:date="2017-10-04T15:31:00Z">
        <w:r w:rsidR="004B2281" w:rsidRPr="005F38FF">
          <w:t>Fig. 9</w:t>
        </w:r>
        <w:r w:rsidR="004B2281">
          <w:fldChar w:fldCharType="end"/>
        </w:r>
        <w:r w:rsidR="004B2281">
          <w:t>)</w:t>
        </w:r>
      </w:ins>
      <w:r w:rsidRPr="009D3B04">
        <w:t xml:space="preserve">. </w:t>
      </w:r>
      <w:commentRangeStart w:id="36"/>
      <w:r w:rsidRPr="009D3B04">
        <w:t xml:space="preserve">In addition to the elements that were different in the joint model, </w:t>
      </w:r>
      <w:r w:rsidRPr="00A44BA1">
        <w:rPr>
          <w:i/>
        </w:rPr>
        <w:t>D9-1</w:t>
      </w:r>
      <w:r w:rsidRPr="009D3B04">
        <w:t xml:space="preserve"> was also significantly different </w:t>
      </w:r>
      <w:r>
        <w:t>from its wild-type siblings for</w:t>
      </w:r>
      <w:r w:rsidRPr="009D3B04">
        <w:t xml:space="preserve"> </w:t>
      </w:r>
      <w:r>
        <w:t>Na content and seed weight</w:t>
      </w:r>
      <w:r w:rsidR="002B6A8A">
        <w:t xml:space="preserve"> (p &lt; 0.05; t test)</w:t>
      </w:r>
      <w:r w:rsidRPr="009D3B04">
        <w:t>.</w:t>
      </w:r>
      <w:commentRangeEnd w:id="36"/>
      <w:r w:rsidR="004B2281">
        <w:rPr>
          <w:rStyle w:val="CommentReference"/>
        </w:rPr>
        <w:commentReference w:id="36"/>
      </w:r>
      <w:r w:rsidRPr="009D3B04">
        <w:t xml:space="preserve"> </w:t>
      </w:r>
      <w:r>
        <w:t xml:space="preserve">Dominant mutants of </w:t>
      </w:r>
      <w:r w:rsidRPr="00A44BA1">
        <w:rPr>
          <w:i/>
        </w:rPr>
        <w:t>d8</w:t>
      </w:r>
      <w:r w:rsidR="00DB53DA">
        <w:t xml:space="preserve"> are</w:t>
      </w:r>
      <w:r w:rsidRPr="009D3B04">
        <w:t xml:space="preserve"> expressed at lower levels than </w:t>
      </w:r>
      <w:r w:rsidRPr="00A44BA1">
        <w:rPr>
          <w:i/>
        </w:rPr>
        <w:t>d9</w:t>
      </w:r>
      <w:ins w:id="37" w:author="rob" w:date="2017-10-04T14:59:00Z">
        <w:r w:rsidR="00C80AAF">
          <w:t xml:space="preserve"> in the root</w:t>
        </w:r>
      </w:ins>
      <w:r w:rsidRPr="009D3B04">
        <w:t xml:space="preserve"> but many fold higher levels in </w:t>
      </w:r>
      <w:ins w:id="38" w:author="rob" w:date="2017-10-04T14:59:00Z">
        <w:r w:rsidR="00C80AAF">
          <w:t xml:space="preserve">the </w:t>
        </w:r>
      </w:ins>
      <w:r w:rsidRPr="009D3B04">
        <w:t>shoot</w:t>
      </w:r>
      <w:del w:id="39" w:author="rob" w:date="2017-10-04T14:59:00Z">
        <w:r w:rsidRPr="009D3B04" w:rsidDel="00C80AAF">
          <w:delText>s</w:delText>
        </w:r>
        <w:r w:rsidDel="00F1520D">
          <w:delText>, as assessed from RNA-seq data</w:delText>
        </w:r>
      </w:del>
      <w:r>
        <w:t xml:space="preserve"> </w:t>
      </w:r>
      <w:del w:id="40" w:author="rob" w:date="2017-10-04T14:57:00Z">
        <w:r w:rsidDel="00DB53DA">
          <w:delText xml:space="preserve">curated on the Qteller website </w:delText>
        </w:r>
      </w:del>
      <w:r>
        <w:t>(qteller.</w:t>
      </w:r>
      <w:ins w:id="41" w:author="rob" w:date="2017-10-04T14:57:00Z">
        <w:r w:rsidR="00DB53DA">
          <w:t xml:space="preserve">com; </w:t>
        </w:r>
      </w:ins>
      <w:ins w:id="42" w:author="rob" w:date="2017-10-04T14:58:00Z">
        <w:r w:rsidR="00DB53DA">
          <w:fldChar w:fldCharType="begin" w:fldLock="1"/>
        </w:r>
      </w:ins>
      <w:r w:rsidR="00C15CDE">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DB53DA">
        <w:fldChar w:fldCharType="separate"/>
      </w:r>
      <w:r w:rsidR="00DB53DA" w:rsidRPr="00DB53DA">
        <w:rPr>
          <w:noProof/>
        </w:rPr>
        <w:t>(Wang et al. 2009)</w:t>
      </w:r>
      <w:ins w:id="43" w:author="rob" w:date="2017-10-04T14:58:00Z">
        <w:r w:rsidR="00DB53DA">
          <w:fldChar w:fldCharType="end"/>
        </w:r>
      </w:ins>
      <w:del w:id="44" w:author="rob" w:date="2017-10-04T14:57:00Z">
        <w:r w:rsidDel="00DB53DA">
          <w:delText>org</w:delText>
        </w:r>
      </w:del>
      <w:r>
        <w:t>)</w:t>
      </w:r>
      <w:ins w:id="45" w:author="rob" w:date="2017-10-04T15:00:00Z">
        <w:r w:rsidR="003D52F0">
          <w:t>. D8 was</w:t>
        </w:r>
      </w:ins>
      <w:del w:id="46" w:author="rob" w:date="2017-10-04T15:00:00Z">
        <w:r w:rsidRPr="009D3B04" w:rsidDel="003D52F0">
          <w:delText>,</w:delText>
        </w:r>
      </w:del>
      <w:r w:rsidRPr="009D3B04">
        <w:t xml:space="preserve"> also was significantly </w:t>
      </w:r>
      <w:r w:rsidRPr="009D3B04">
        <w:lastRenderedPageBreak/>
        <w:t>greater in</w:t>
      </w:r>
      <w:commentRangeStart w:id="47"/>
      <w:r w:rsidR="00EE28D8">
        <w:t xml:space="preserve"> </w:t>
      </w:r>
      <w:r>
        <w:t xml:space="preserve">Cd and </w:t>
      </w:r>
      <w:r w:rsidRPr="009D3B04">
        <w:t>Mo accumulation</w:t>
      </w:r>
      <w:commentRangeEnd w:id="47"/>
      <w:r w:rsidR="00EE28D8">
        <w:rPr>
          <w:rStyle w:val="CommentReference"/>
        </w:rPr>
        <w:commentReference w:id="47"/>
      </w:r>
      <w:r w:rsidRPr="009D3B04">
        <w:t xml:space="preserve">. It is possible that </w:t>
      </w:r>
      <w:r w:rsidRPr="00765696">
        <w:rPr>
          <w:i/>
        </w:rPr>
        <w:t>D</w:t>
      </w:r>
      <w:r w:rsidRPr="00A44BA1">
        <w:rPr>
          <w:i/>
        </w:rPr>
        <w:t>8-mpl</w:t>
      </w:r>
      <w:r w:rsidRPr="009D3B04">
        <w:t xml:space="preserve"> has a shoot-driven effect on Mo accumulation in the seed</w:t>
      </w:r>
      <w:r>
        <w:t>,</w:t>
      </w:r>
      <w:r w:rsidRPr="009D3B04">
        <w:t xml:space="preserve"> but we note that previous work </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fldChar w:fldCharType="separate"/>
      </w:r>
      <w:r w:rsidRPr="00C42EDD">
        <w:rPr>
          <w:noProof/>
        </w:rPr>
        <w:t>(Asaro et al. 2016)</w:t>
      </w:r>
      <w:r>
        <w:fldChar w:fldCharType="end"/>
      </w:r>
      <w:r w:rsidRPr="009D3B04">
        <w:t xml:space="preserve"> identified a large effect QTL affecting Mo and containing the Mot1 gene a mere 22 Mb away from D8</w:t>
      </w:r>
      <w:r>
        <w:t xml:space="preserve">. As </w:t>
      </w:r>
      <w:r w:rsidRPr="009D3B04">
        <w:t xml:space="preserve">the allele </w:t>
      </w:r>
      <w:r>
        <w:t>at Mot1</w:t>
      </w:r>
      <w:r w:rsidRPr="009D3B04">
        <w:t xml:space="preserve"> is unknown in the original </w:t>
      </w:r>
      <w:r w:rsidRPr="00A44BA1">
        <w:rPr>
          <w:i/>
        </w:rPr>
        <w:t>D8-mpl</w:t>
      </w:r>
      <w:r w:rsidRPr="009D3B04">
        <w:t xml:space="preserve"> </w:t>
      </w:r>
      <w:r>
        <w:t>genetic background we cannot rule out</w:t>
      </w:r>
      <w:r w:rsidRPr="009D3B04">
        <w:t xml:space="preserve"> linkage drag carrying a Mot1 allele cannot be ruled out.</w:t>
      </w:r>
      <w:r>
        <w:t xml:space="preserve"> </w:t>
      </w:r>
      <w:r w:rsidRPr="009D3B04">
        <w:t>T</w:t>
      </w:r>
      <w:r>
        <w:t>h</w:t>
      </w:r>
      <w:r w:rsidRPr="009D3B04">
        <w:t xml:space="preserve">is dominant-negative allele of D9 did not recapitulate the Cd accumulation effect of the linked GWAS QTL that </w:t>
      </w:r>
      <w:r>
        <w:t>was the basis for its discovery as a high-confidence candidate gene by Camoco, but the D8-mpl allele did, and our data demonstrate that both D8 and D9 have broad effects on ionomic phenotypes</w:t>
      </w:r>
      <w:r w:rsidRPr="009D3B04">
        <w:t>.</w:t>
      </w:r>
    </w:p>
    <w:p w14:paraId="51031432" w14:textId="77777777" w:rsidR="008458B3" w:rsidRDefault="008458B3" w:rsidP="008458B3">
      <w:pPr>
        <w:pStyle w:val="Heading3"/>
      </w:pPr>
      <w:bookmarkStart w:id="49" w:name="_Ref481757037"/>
      <w:bookmarkStart w:id="50" w:name="_Ref484529183"/>
      <w:r>
        <w:t>Fig. 10</w:t>
      </w:r>
      <w:bookmarkEnd w:id="49"/>
      <w:bookmarkEnd w:id="50"/>
    </w:p>
    <w:p w14:paraId="7E2A9DF3" w14:textId="77777777" w:rsidR="008458B3" w:rsidRDefault="008458B3" w:rsidP="008458B3">
      <w:pPr>
        <w:pStyle w:val="Heading4"/>
      </w:pPr>
      <w:r>
        <w:t>Co-expression network for D9 and cadmium HPO genes</w:t>
      </w:r>
    </w:p>
    <w:p w14:paraId="43FA60AC" w14:textId="2607F1E2" w:rsidR="008458B3" w:rsidRDefault="008458B3" w:rsidP="008458B3">
      <w:pPr>
        <w:pStyle w:val="Subtitle"/>
      </w:pPr>
      <w:r>
        <w:t>Co-expression interactions among high priority candidate (HPO) genes were identified in the ZmRoot network for C</w:t>
      </w:r>
      <w:r w:rsidR="00023C5E">
        <w:t>d</w:t>
      </w:r>
      <w:r>
        <w:t xml:space="preserve"> and visualized at several levels. Panel </w:t>
      </w:r>
      <w:r>
        <w:rPr>
          <w:b/>
        </w:rPr>
        <w:t>A</w:t>
      </w:r>
      <w:r>
        <w:t xml:space="preserve"> shows local interactions among the 126 cadmium HPO genes (red nodes). Genes are positioned based on chromosomal position and are arranged in a circle to visualize inter-locus interactions. Interactions among HPO genes and Della9 (D9; GRMZM2G024973) are highlighted in yellow. Panel </w:t>
      </w:r>
      <w:r>
        <w:rPr>
          <w:b/>
        </w:rPr>
        <w:t>B</w:t>
      </w:r>
      <w:r>
        <w:t xml:space="preserve"> shows a force directed layout of d9 with HPO neighbors. Circled genes show sets of genes with previously known roles in elemental accumulation.</w:t>
      </w:r>
    </w:p>
    <w:p w14:paraId="775B87D0" w14:textId="4414A135" w:rsidR="008458B3" w:rsidRDefault="007F583E" w:rsidP="008458B3">
      <w:r>
        <w:t xml:space="preserve">Genes </w:t>
      </w:r>
      <w:r w:rsidR="008458B3">
        <w:t>co-expressed with D9 were investigated to determine which among these were associated with ionomic traits, and in particular, seed Cd levels. In the ZmRoot network, D9 had strong co-expression interactions with 38 other HPO genes (</w:t>
      </w:r>
      <w:r w:rsidR="008458B3">
        <w:fldChar w:fldCharType="begin"/>
      </w:r>
      <w:r w:rsidR="008458B3">
        <w:instrText xml:space="preserve"> REF _Ref484529183 \h </w:instrText>
      </w:r>
      <w:r w:rsidR="008458B3">
        <w:fldChar w:fldCharType="separate"/>
      </w:r>
      <w:r w:rsidR="008458B3">
        <w:t>Fig. 10</w:t>
      </w:r>
      <w:r w:rsidR="008458B3">
        <w:fldChar w:fldCharType="end"/>
      </w:r>
      <w:r w:rsidR="008458B3">
        <w:t>A).  Among these were the maize Shortroot paralogs (GRMZM2G132794) and a second GRAS domain transcription factor (GRMZM2G079470). Both of these, as well as the presence of many cell cycle genes among the co-expressed genes and ionomics trait affecting genes, raised the possibility that, like in Arabidopsis</w:t>
      </w:r>
      <w:r w:rsidR="00946ED5">
        <w:t xml:space="preserve"> </w:t>
      </w:r>
      <w:r w:rsidR="00946ED5">
        <w:fldChar w:fldCharType="begin" w:fldLock="1"/>
      </w:r>
      <w:r w:rsidR="00663F8F">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Wild et al. 2016)", "plainTextFormattedCitation" : "(Wild et al. 2016)", "previouslyFormattedCitation" : "(Wild et al. 2016)" }, "properties" : { "noteIndex" : 0 }, "schema" : "https://github.com/citation-style-language/schema/raw/master/csl-citation.json" }</w:instrText>
      </w:r>
      <w:r w:rsidR="00946ED5">
        <w:fldChar w:fldCharType="separate"/>
      </w:r>
      <w:r w:rsidR="00946ED5" w:rsidRPr="00946ED5">
        <w:rPr>
          <w:noProof/>
        </w:rPr>
        <w:t>(Wild et al. 2016)</w:t>
      </w:r>
      <w:r w:rsidR="00946ED5">
        <w:fldChar w:fldCharType="end"/>
      </w:r>
      <w:r w:rsidR="008458B3">
        <w:t>, DELLA-dependent processes, responsive to GA, both shape the architecture of the root and the ionome. In Arabidopsis, DELLA expression disrupts Fe uptake and loss of DELLA prevents some Fe-deficiency mediated root growth suppression. Our finding that constitutive DELLA activity in the roots, affected by the D9-1 and D8-mpl mutants, result</w:t>
      </w:r>
      <w:r w:rsidR="00547481">
        <w:t>ing</w:t>
      </w:r>
      <w:r w:rsidR="008458B3">
        <w:t xml:space="preserve"> in excess Fe points to a conserved role for the DELLA domain transcription factors and GA signaling in Fe homeostasis in maize, a plant with an entirely different Fe uptake system than </w:t>
      </w:r>
      <w:r w:rsidR="008458B3" w:rsidRPr="00891C4A">
        <w:rPr>
          <w:i/>
        </w:rPr>
        <w:t>A. thaliana</w:t>
      </w:r>
      <w:r w:rsidR="008458B3">
        <w:t xml:space="preserve">. However, the direction of the effect was opposite to that observed in </w:t>
      </w:r>
      <w:r w:rsidR="008458B3" w:rsidRPr="00891C4A">
        <w:rPr>
          <w:i/>
        </w:rPr>
        <w:t>A. thaliana</w:t>
      </w:r>
      <w:r w:rsidR="008458B3">
        <w:t xml:space="preserve">. Future research into the targets of the DELLA proteins in maize will be required to further address these differences. </w:t>
      </w:r>
    </w:p>
    <w:p w14:paraId="2C95E6E2" w14:textId="59145F91" w:rsidR="007E08F8" w:rsidRPr="007E08F8" w:rsidRDefault="008458B3" w:rsidP="008458B3">
      <w:r>
        <w:t>Remarkably, the HPO co-expression network associated with D9 in the roots contained three genes with expected roles in the biosynthesis and polymerization of phenylpropanoids</w:t>
      </w:r>
      <w:r w:rsidR="00663F8F">
        <w:t xml:space="preserve"> </w:t>
      </w:r>
      <w:r w:rsidR="00663F8F">
        <w:fldChar w:fldCharType="begin" w:fldLock="1"/>
      </w:r>
      <w:r w:rsidR="00663F8F">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Monaco et al. 2013)", "plainTextFormattedCitation" : "(Monaco et al. 2013)" }, "properties" : { "noteIndex" : 0 }, "schema" : "https://github.com/citation-style-language/schema/raw/master/csl-citation.json" }</w:instrText>
      </w:r>
      <w:r w:rsidR="00663F8F">
        <w:fldChar w:fldCharType="separate"/>
      </w:r>
      <w:r w:rsidR="00663F8F" w:rsidRPr="00663F8F">
        <w:rPr>
          <w:noProof/>
        </w:rPr>
        <w:t>(Monaco et al. 2013)</w:t>
      </w:r>
      <w:r w:rsidR="00663F8F">
        <w:fldChar w:fldCharType="end"/>
      </w:r>
      <w:r>
        <w:t xml:space="preserve">. The genes encoded by enzymes that participate in phenylpropanoid biosynthesis CCR1 (GRMZM2G131205) and the maize LigB paralog (GRMZM2G078500) as well as a laccase paralog were co-expressed with D9 (GRMZM2G336337). LigB, which in Angiosperms is only known to be required for the formation of a pioneer specialized metabolite of no known function in </w:t>
      </w:r>
      <w:r w:rsidRPr="00891C4A">
        <w:rPr>
          <w:i/>
        </w:rPr>
        <w:t>A. thaliana</w:t>
      </w:r>
      <w:r>
        <w:t>, was linked to QTL for multiple ions including Cd, Mn, Zn, and Ni. CCR1, however, was only found for Cd. The Laccase 12 gene (GRMZM2G336337) was also a multi-ionomic hit with linked SNPs affecting Cd</w:t>
      </w:r>
      <w:r w:rsidRPr="002F5C76">
        <w:t>, Fe, and P</w:t>
      </w:r>
      <w:r>
        <w:t>.</w:t>
      </w:r>
      <w:r w:rsidR="00C85204">
        <w:t xml:space="preserve"> </w:t>
      </w:r>
      <w:r>
        <w:t xml:space="preserve">Genes co-expressed with D9 also were identified in the ZmPAN network. Consistent with the hypothesis that </w:t>
      </w:r>
      <w:r>
        <w:lastRenderedPageBreak/>
        <w:t>maize DELLA regulated the type II iron uptake mechanism used by grasses, the nicotianamine syntase3 gene (GRMZM2G439195, ZmPAN-Cd), which is required for making the type II iron chelators, was both a Cd GWAS hit and substantially co-expressed with D9 in the ZmPAN network such that it contributed to the identification of D9 as an HPO gene for Cd.</w:t>
      </w:r>
    </w:p>
    <w:p w14:paraId="61970299" w14:textId="49C2E56E" w:rsidR="00624BC1" w:rsidRPr="00624BC1" w:rsidRDefault="009E7663" w:rsidP="008458B3">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16599A1" w14:textId="648FCD51" w:rsidR="007C768D" w:rsidRDefault="007E08F8" w:rsidP="002933C8">
      <w:r>
        <w:t xml:space="preserve">In addition to the </w:t>
      </w:r>
      <w:r w:rsidR="008045A1">
        <w:t>mutant analysis</w:t>
      </w:r>
      <w:r w:rsidR="008C22D3">
        <w:t xml:space="preserve"> of </w:t>
      </w:r>
      <w:r w:rsidR="008045A1">
        <w:t>HPO</w:t>
      </w:r>
      <w:r>
        <w:t xml:space="preserve"> genes identified by our approach, we manually examined </w:t>
      </w:r>
      <w:r w:rsidR="008C22D3">
        <w:t xml:space="preserve">the </w:t>
      </w:r>
      <w:r>
        <w:t xml:space="preserve">literature evidence supporting </w:t>
      </w:r>
      <w:r w:rsidR="008C22D3">
        <w:t xml:space="preserve">the </w:t>
      </w:r>
      <w:r>
        <w:t xml:space="preserve">association of </w:t>
      </w:r>
      <w:r w:rsidR="008C00DF">
        <w:t>candidate</w:t>
      </w:r>
      <w:r>
        <w:t xml:space="preserve"> genes with ionomic traits. </w:t>
      </w:r>
      <w:r w:rsidR="008C22D3">
        <w:t>In addition to genes with known roles in elemental homeostasis, HPO genes for some ionomic traits included multiple genes encoding known members of the same pathway or protein complex. This suggest</w:t>
      </w:r>
      <w:r w:rsidR="00DD6636">
        <w:t>ed</w:t>
      </w:r>
      <w:r w:rsidR="008C22D3">
        <w:t xml:space="preserve"> that biological signal was enriched by our novel combination of expression level polymorphisms and GWAS and provide</w:t>
      </w:r>
      <w:r w:rsidR="00DD6636">
        <w:t>d</w:t>
      </w:r>
      <w:r w:rsidR="008C22D3">
        <w:t xml:space="preserve"> evidence of novel associations between multiple pathways and elemental homeostasis. </w:t>
      </w:r>
    </w:p>
    <w:p w14:paraId="21C37C86" w14:textId="1D68AD40"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For this reason, six IL14H RIL’s that were still segregating for the recessive </w:t>
      </w:r>
      <w:r w:rsidR="007C768D" w:rsidRPr="006D108A">
        <w:rPr>
          <w:i/>
        </w:rPr>
        <w:t>su1</w:t>
      </w:r>
      <w:r w:rsidR="007C768D" w:rsidRPr="007C768D">
        <w:t xml:space="preserve"> allele were previously tested for ionomic effects</w:t>
      </w:r>
      <w:r w:rsidR="00000311">
        <w:t xml:space="preserve"> </w:t>
      </w:r>
      <w:r w:rsidR="00000311">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000311">
        <w:fldChar w:fldCharType="separate"/>
      </w:r>
      <w:r w:rsidR="00C61012" w:rsidRPr="00C61012">
        <w:rPr>
          <w:noProof/>
        </w:rPr>
        <w:t>(I. R. Baxter et al. 2014)</w:t>
      </w:r>
      <w:r w:rsidR="00000311">
        <w:fldChar w:fldCharType="end"/>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0B0BA4">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012680">
        <w:t>association panel</w:t>
      </w:r>
      <w:r w:rsidR="007C768D" w:rsidRPr="007C768D">
        <w:t xml:space="preserve">. It is formally possible that </w:t>
      </w:r>
      <w:r w:rsidR="007C768D" w:rsidRPr="006D108A">
        <w:rPr>
          <w:i/>
        </w:rPr>
        <w:t>su1</w:t>
      </w:r>
      <w:r w:rsidR="007C768D" w:rsidRPr="007C768D">
        <w:t>, which is expressed in multiple plant compartments including the roots</w:t>
      </w:r>
      <w:r w:rsidR="00605ECF">
        <w:t xml:space="preserve"> (</w:t>
      </w:r>
      <w:r w:rsidR="00C80535">
        <w:t>qteller.com</w:t>
      </w:r>
      <w:r w:rsidR="0009639C">
        <w:t>;</w:t>
      </w:r>
      <w:r w:rsidR="00C80535">
        <w:fldChar w:fldCharType="begin" w:fldLock="1"/>
      </w:r>
      <w:r w:rsidR="00DB53DA">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C80535">
        <w:fldChar w:fldCharType="separate"/>
      </w:r>
      <w:r w:rsidR="00C80535" w:rsidRPr="00C80535">
        <w:rPr>
          <w:noProof/>
        </w:rPr>
        <w:t>(Wang et al. 2009)</w:t>
      </w:r>
      <w:r w:rsidR="00C80535">
        <w:fldChar w:fldCharType="end"/>
      </w:r>
      <w:r w:rsidR="00605ECF">
        <w:t>)</w:t>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isoamylase and other root-expressed determinants of S and Se metabolism, or a result of unexpected coordination between root and seed expression networks. The finding that HPO network neighbors for P were enriched among 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850F45">
        <w:fldChar w:fldCharType="separate"/>
      </w:r>
      <w:r w:rsidR="000B0BA4">
        <w:t>Fig. 8</w:t>
      </w:r>
      <w:r w:rsidR="00850F45">
        <w:fldChar w:fldCharType="end"/>
      </w:r>
      <w:r w:rsidR="00850F45">
        <w:t>)</w:t>
      </w:r>
      <w:r w:rsidR="00B750E1">
        <w:t>.</w:t>
      </w:r>
    </w:p>
    <w:p w14:paraId="638CDBA5" w14:textId="1A427DF3" w:rsidR="008C22D3" w:rsidRPr="00EF1080" w:rsidRDefault="008B0F95" w:rsidP="008C22D3">
      <w:pPr>
        <w:rPr>
          <w:sz w:val="18"/>
          <w:szCs w:val="18"/>
          <w:shd w:val="clear" w:color="auto" w:fill="FFF2CC"/>
        </w:rPr>
      </w:pPr>
      <w:r>
        <w:t>Our</w:t>
      </w:r>
      <w:r w:rsidR="00012680">
        <w:t xml:space="preserve"> combined</w:t>
      </w:r>
      <w:r>
        <w:t xml:space="preserve"> analysis of </w:t>
      </w:r>
      <w:r w:rsidR="00012680">
        <w:t xml:space="preserve">loci linked </w:t>
      </w:r>
      <w:r>
        <w:t xml:space="preserve">GWAS </w:t>
      </w:r>
      <w:r w:rsidR="00012680">
        <w:t xml:space="preserve">SNPs and gene co-expression networks identified a large number of HPO genes </w:t>
      </w:r>
      <w:r>
        <w:t xml:space="preserve">for </w:t>
      </w:r>
      <w:r w:rsidR="008C22D3">
        <w:t xml:space="preserve">Se </w:t>
      </w:r>
      <w:r w:rsidR="00012680">
        <w:t xml:space="preserve">accumulation.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w:t>
      </w:r>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ntified a cysteine desulfurulyase (GRMZM2G581155), </w:t>
      </w:r>
      <w:r w:rsidR="008C22D3">
        <w:t>critical for the metabolism of sulfur amino acids</w:t>
      </w:r>
      <w:r w:rsidR="005A3DE3">
        <w:t>,</w:t>
      </w:r>
      <w:r w:rsidR="008C22D3">
        <w:t xml:space="preserve"> and the biosynthesis of the 21st amino acid selenocysteine,</w:t>
      </w:r>
      <w:r w:rsidR="002A1D73">
        <w:t xml:space="preserve"> as an HPO gene</w:t>
      </w:r>
      <w:r w:rsidR="002E4710">
        <w:t xml:space="preserve"> (ZmRoot-Se)</w:t>
      </w:r>
      <w:r w:rsidR="002A1D73">
        <w:t>.</w:t>
      </w:r>
    </w:p>
    <w:p w14:paraId="1D620559" w14:textId="178DE124" w:rsidR="00EF1080" w:rsidRDefault="002A1D73" w:rsidP="0038045D">
      <w:r>
        <w:t>Based on</w:t>
      </w:r>
      <w:r w:rsidRPr="00B750E1">
        <w:t xml:space="preserve"> </w:t>
      </w:r>
      <w:r w:rsidR="00B750E1" w:rsidRPr="00B750E1">
        <w:t>the work of Chao et al.</w:t>
      </w:r>
      <w:r>
        <w:t xml:space="preserve"> in </w:t>
      </w:r>
      <w:r w:rsidR="00D97A24">
        <w:t>A</w:t>
      </w:r>
      <w:r>
        <w:t>rabidopsis</w:t>
      </w:r>
      <w:r w:rsidR="006D4E49">
        <w:t>,</w:t>
      </w:r>
      <w:r w:rsidR="00B750E1" w:rsidRPr="00B750E1">
        <w:t xml:space="preserve"> alterations in cell size and cell division in the root are expected to have effects on K accumulation in leaves</w:t>
      </w:r>
      <w:r w:rsidR="00B750E1">
        <w:t xml:space="preserve"> </w:t>
      </w:r>
      <w:r w:rsidR="00B750E1">
        <w:fldChar w:fldCharType="begin" w:fldLock="1"/>
      </w:r>
      <w:r w:rsidR="00B750E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B750E1">
        <w:fldChar w:fldCharType="separate"/>
      </w:r>
      <w:r w:rsidR="00B750E1" w:rsidRPr="003B245C">
        <w:rPr>
          <w:noProof/>
        </w:rPr>
        <w:t>(Chao et al. 2011)</w:t>
      </w:r>
      <w:r w:rsidR="00B750E1">
        <w:fldChar w:fldCharType="end"/>
      </w:r>
      <w:r w:rsidR="00B750E1" w:rsidRPr="00B750E1">
        <w:t xml:space="preserve">.  Two of the four subunits of </w:t>
      </w:r>
      <w:r w:rsidR="0049373D">
        <w:t xml:space="preserve">the </w:t>
      </w:r>
      <w:r w:rsidR="00B750E1" w:rsidRPr="00B750E1">
        <w:lastRenderedPageBreak/>
        <w:t>polycomb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7529A1">
        <w:rPr>
          <w:i/>
        </w:rPr>
        <w:t>msi1</w:t>
      </w:r>
      <w:r w:rsidR="00A33B6C" w:rsidRPr="00B750E1">
        <w:t xml:space="preserve"> </w:t>
      </w:r>
      <w:r w:rsidR="00B750E1" w:rsidRPr="00B750E1">
        <w:t>(GRMZM2G090217</w:t>
      </w:r>
      <w:r w:rsidR="00F7515A">
        <w:t xml:space="preserve">; </w:t>
      </w:r>
      <w:r w:rsidR="00F7515A" w:rsidRPr="00B750E1">
        <w:t>ZmSAM-Rb</w:t>
      </w:r>
      <w:r w:rsidR="00B750E1" w:rsidRPr="00B750E1">
        <w:t xml:space="preserve">) and </w:t>
      </w:r>
      <w:r w:rsidR="00A33B6C" w:rsidRPr="007529A1">
        <w:rPr>
          <w:i/>
        </w:rPr>
        <w:t>fie2</w:t>
      </w:r>
      <w:r w:rsidR="00A33B6C" w:rsidRPr="00B750E1">
        <w:t xml:space="preserve"> </w:t>
      </w:r>
      <w:r w:rsidR="00B750E1" w:rsidRPr="00B750E1">
        <w:t>(GRMZM2G148924; ZmSAM-Rb), members of the PRC2, are co</w:t>
      </w:r>
      <w:r w:rsidR="006F3064">
        <w:t>-</w:t>
      </w:r>
      <w:r w:rsidR="00B750E1" w:rsidRPr="00B750E1">
        <w:t xml:space="preserve">expressed in the </w:t>
      </w:r>
      <w:r w:rsidR="006F3064">
        <w:t>Zm</w:t>
      </w:r>
      <w:r w:rsidR="00B750E1" w:rsidRPr="00B750E1">
        <w:t xml:space="preserve">SAM network. The RBR-binding E2F-like transcription factor </w:t>
      </w:r>
      <w:r w:rsidR="0049373D">
        <w:t xml:space="preserve">encoded by </w:t>
      </w:r>
      <w:r w:rsidR="00B750E1" w:rsidRPr="00B750E1">
        <w:t>GRMZM2G361659</w:t>
      </w:r>
      <w:r w:rsidR="0049373D">
        <w:t xml:space="preserve"> (</w:t>
      </w:r>
      <w:r w:rsidR="00D87834">
        <w:t>ZmSAM</w:t>
      </w:r>
      <w:r w:rsidR="00B750E1" w:rsidRPr="00B750E1">
        <w:t>-Rb) was also found, a further indication that cell cycle regulation via these proteins</w:t>
      </w:r>
      <w:r w:rsidR="00784446">
        <w:t>’</w:t>
      </w:r>
      <w:r w:rsidR="00B750E1" w:rsidRPr="00B750E1">
        <w:t xml:space="preserve"> interactions could provide a common mechanism for these associations. Histone deacetylases from the RPD3 family are known to interact with RBR proteins as well. The RPD3-like </w:t>
      </w:r>
      <w:r w:rsidR="00B750E1" w:rsidRPr="007529A1">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Rb). The A</w:t>
      </w:r>
      <w:r w:rsidR="00B750E1" w:rsidRPr="00B750E1">
        <w:t xml:space="preserve">rabidopsis homologs of both MSI and this histone deacetylase have known roles as histone chaperones, and the latter directly binds Histone H2B. Remarkably, histone H2B (GRMZM2G401147; </w:t>
      </w:r>
      <w:r>
        <w:t>Zm</w:t>
      </w:r>
      <w:r w:rsidR="00B750E1" w:rsidRPr="00B750E1">
        <w:t>SAM-Rb) was also an HPO hit. Lastly, an Actin utilizing SNF2-l</w:t>
      </w:r>
      <w:r w:rsidR="009E4F5F">
        <w:t xml:space="preserve">ike </w:t>
      </w:r>
      <w:r w:rsidR="009E4F5F" w:rsidRPr="007529A1">
        <w:rPr>
          <w:i/>
        </w:rPr>
        <w:t>chromatin regulator18</w:t>
      </w:r>
      <w:r w:rsidR="009E4F5F">
        <w:t xml:space="preserve"> (G</w:t>
      </w:r>
      <w:r w:rsidR="00B750E1" w:rsidRPr="00B750E1">
        <w:t xml:space="preserve">RMZM2G126774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 these demonstrate a strong enrichment for known protein-protein interactors important for chromatin regulation and cell cycle control among the HPO set for the K analog Rb.</w:t>
      </w:r>
    </w:p>
    <w:p w14:paraId="5473F4A8" w14:textId="77777777" w:rsidR="008C22D3" w:rsidRPr="00E7352B" w:rsidRDefault="008C22D3" w:rsidP="00EF1080">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w:t>
      </w:r>
      <w:r w:rsidR="00B920A4">
        <w:t xml:space="preserve">ansporters in multiple species </w:t>
      </w:r>
      <w:r w:rsidR="00B920A4">
        <w:fldChar w:fldCharType="begin" w:fldLock="1"/>
      </w:r>
      <w:r w:rsidR="009430C5">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I. Baxter et al. 2003)", "plainTextFormattedCitation" : "(I. Baxter et al. 2003)", "previouslyFormattedCitation" : "(I. Baxter et al. 2003)" }, "properties" : { "noteIndex" : 0 }, "schema" : "https://github.com/citation-style-language/schema/raw/master/csl-citation.json" }</w:instrText>
      </w:r>
      <w:r w:rsidR="00B920A4">
        <w:fldChar w:fldCharType="separate"/>
      </w:r>
      <w:r w:rsidR="00C61012" w:rsidRPr="00C61012">
        <w:rPr>
          <w:noProof/>
        </w:rPr>
        <w:t>(I. Baxter et al. 2003)</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4D6A259A" w14:textId="7DAE6BCB" w:rsidR="006E1DB2" w:rsidRDefault="008C22D3" w:rsidP="006804EA">
      <w:r>
        <w:t>Cadmium was well measured and affected by substantial genetic variance</w:t>
      </w:r>
      <w:r w:rsidR="001C2F18">
        <w:t xml:space="preserve"> </w:t>
      </w:r>
      <w:r w:rsidR="001C2F18">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1C2F18">
        <w:fldChar w:fldCharType="separate"/>
      </w:r>
      <w:r w:rsidR="001C2F18" w:rsidRPr="001C2F18">
        <w:rPr>
          <w:noProof/>
        </w:rPr>
        <w:t>(Ziegler et al. 2017)</w:t>
      </w:r>
      <w:r w:rsidR="001C2F18">
        <w:fldChar w:fldCharType="end"/>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0B0BA4">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D319F4">
        <w:t xml:space="preserve"> </w:t>
      </w:r>
      <w:r w:rsidR="00D319F4">
        <w:fldChar w:fldCharType="begin" w:fldLock="1"/>
      </w:r>
      <w:r w:rsidR="00D90D33">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Tacke et al. 1995)", "plainTextFormattedCitation" : "(Tacke et al. 1995)", "previouslyFormattedCitation" : "(Tacke et al. 1995)" }, "properties" : { "noteIndex" : 0 }, "schema" : "https://github.com/citation-style-language/schema/raw/master/csl-citation.json" }</w:instrText>
      </w:r>
      <w:r w:rsidR="00D319F4">
        <w:fldChar w:fldCharType="separate"/>
      </w:r>
      <w:r w:rsidR="00D319F4" w:rsidRPr="00D319F4">
        <w:rPr>
          <w:noProof/>
        </w:rPr>
        <w:t>(Tacke et al. 1995)</w:t>
      </w:r>
      <w:r w:rsidR="00D319F4">
        <w:fldChar w:fldCharType="end"/>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ater dynamics. </w:t>
      </w:r>
      <w:r w:rsidR="00987DF9">
        <w:t xml:space="preserve">An </w:t>
      </w:r>
      <w:r>
        <w:t>ARR1-like gene</w:t>
      </w:r>
      <w:r w:rsidR="00987DF9">
        <w:t>,</w:t>
      </w:r>
      <w:r>
        <w:t xml:space="preserve"> GRMZM2G067702</w:t>
      </w:r>
      <w:r w:rsidR="00987DF9">
        <w:t>,</w:t>
      </w:r>
      <w:r>
        <w:t xml:space="preserve"> was </w:t>
      </w:r>
      <w:r w:rsidR="00681884">
        <w:t xml:space="preserve">also </w:t>
      </w:r>
      <w:r>
        <w:t>an HPO gene associated with Cd</w:t>
      </w:r>
      <w:r w:rsidR="003A4844">
        <w:t xml:space="preserve"> (ZmRoot)</w:t>
      </w:r>
      <w:r>
        <w:t xml:space="preserve">. Previous work has shown that ARR genes from Arabidopsis are </w:t>
      </w:r>
      <w:r w:rsidR="00987DF9">
        <w:t xml:space="preserve">expressed </w:t>
      </w:r>
      <w:r>
        <w:t xml:space="preserve">in the stele where they regulate the activity of HKT1 </w:t>
      </w:r>
      <w:r w:rsidR="000D3FBC">
        <w:fldChar w:fldCharType="begin" w:fldLock="1"/>
      </w:r>
      <w:r w:rsidR="00D90D33">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Mason et al. 2010)", "plainTextFormattedCitation" : "(Mason et al. 2010)", "previouslyFormattedCitation" : "(Mason et al. 2010)" }, "properties" : { "noteIndex" : 0 }, "schema" : "https://github.com/citation-style-language/schema/raw/master/csl-citation.json" }</w:instrText>
      </w:r>
      <w:r w:rsidR="000D3FBC">
        <w:fldChar w:fldCharType="separate"/>
      </w:r>
      <w:r w:rsidR="000D3FBC" w:rsidRPr="000D3FBC">
        <w:rPr>
          <w:noProof/>
        </w:rPr>
        <w:t>(Mason et al. 2010)</w:t>
      </w:r>
      <w:r w:rsidR="000D3FBC">
        <w:fldChar w:fldCharType="end"/>
      </w:r>
      <w:r>
        <w:t xml:space="preserve">. This gene was expressed at the highest level in the stele at 3 </w:t>
      </w:r>
      <w:r w:rsidR="000F4CD2">
        <w:t xml:space="preserve">days after </w:t>
      </w:r>
      <w:r w:rsidR="00453439">
        <w:t xml:space="preserve">sowing </w:t>
      </w:r>
      <w:r w:rsidR="00B75E03">
        <w:t>(DAS)</w:t>
      </w:r>
      <w:r>
        <w:t>.</w:t>
      </w:r>
      <w:bookmarkStart w:id="51" w:name="_Ref469995568"/>
    </w:p>
    <w:p w14:paraId="276A3C0A" w14:textId="7C6139D0" w:rsidR="00335FB6" w:rsidRPr="0089389D" w:rsidRDefault="00196CB6" w:rsidP="006804EA">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2F0C65">
        <w:t xml:space="preserve"> primed for functional validation. The</w:t>
      </w:r>
      <w:r w:rsidR="005D7365">
        <w:t xml:space="preserve"> targeted</w:t>
      </w:r>
      <w:r w:rsidR="002F0C65">
        <w:t xml:space="preserve"> </w:t>
      </w:r>
      <w:r w:rsidR="00FB5D13">
        <w:t xml:space="preserve">subset of </w:t>
      </w:r>
      <w:r w:rsidR="002F0C65">
        <w:t>gene</w:t>
      </w:r>
      <w:r w:rsidR="0089389D">
        <w:t>s described above all have previous demonstrated roles in elemental accumulation, yet only represent a small proportion of the HPO genes discovered by Camoco</w:t>
      </w:r>
      <w:r w:rsidR="002501CE">
        <w:t>.</w:t>
      </w:r>
      <w:r w:rsidR="00185512">
        <w:t xml:space="preserve"> Functio</w:t>
      </w:r>
      <w:r w:rsidR="00EE735A">
        <w:t xml:space="preserve">nal validation is expensive, </w:t>
      </w:r>
      <w:r w:rsidR="00185512">
        <w:t xml:space="preserve">time consuming. </w:t>
      </w:r>
      <w:r w:rsidR="001B3B6D">
        <w:t xml:space="preserve">Combining data 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6804EA">
      <w:pPr>
        <w:pStyle w:val="Heading1"/>
      </w:pPr>
      <w:bookmarkStart w:id="52" w:name="_Ref487125611"/>
      <w:r>
        <w:lastRenderedPageBreak/>
        <w:t>Discussion</w:t>
      </w:r>
      <w:bookmarkEnd w:id="51"/>
      <w:bookmarkEnd w:id="52"/>
    </w:p>
    <w:p w14:paraId="092C6C61" w14:textId="1AF78D0A" w:rsidR="008B2A55" w:rsidRDefault="008B2A55" w:rsidP="008B2A55">
      <w:pPr>
        <w:pStyle w:val="Heading3"/>
      </w:pPr>
      <w:r>
        <w:t>The effects of linkage disequilibrium</w:t>
      </w:r>
    </w:p>
    <w:p w14:paraId="0DCBCE29" w14:textId="6A4F8EF6"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 more mechanistic understanding of the trait. </w:t>
      </w:r>
      <w:r w:rsidR="00F560BC">
        <w:t>Marker SNPs identified by a GWA study</w:t>
      </w:r>
      <w:r>
        <w:t xml:space="preserve"> provide an initial lead on a region of interest, but due to linkage disequilibrium, the candidate region can be quite broad, which implicates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5EB0AA79" w14:textId="77777777" w:rsidR="002F0734" w:rsidRDefault="004C123B" w:rsidP="004C123B">
      <w:r>
        <w:t>These factors can result in several plausible candidate genes even where a locus is identified by GWAS with high confidence.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the powerful collections of gene expression data, which can be readily collected now for most species of interest, to add an important interpretation and prioritization filte</w:t>
      </w:r>
      <w:r w:rsidR="002F0734">
        <w:t>r to the output of a GWA study.</w:t>
      </w:r>
    </w:p>
    <w:p w14:paraId="3A88CAE9" w14:textId="1721790A" w:rsidR="001D06EE" w:rsidRDefault="004C123B" w:rsidP="00E65C19">
      <w:r>
        <w:t>We demonstrate that Camoco was able to identify subsets of genes that were linked to candidate SNPs and also exhibit strong co-expression with genes near other candidate SNPs. The resulting prioritized gene sets</w:t>
      </w:r>
      <w:r w:rsidR="005F6704">
        <w:t xml:space="preserve"> (HPO genes)</w:t>
      </w:r>
      <w:r>
        <w:t xml:space="preserve"> reflect sets of co-regulated genes that can potentially be used to infer a broader biological process in which genetic variation can affect the phenotype of interest. Indeed, using Camoco, w</w:t>
      </w:r>
      <w:r w:rsidR="002B3863">
        <w:t>e found strong evidence for HPO</w:t>
      </w:r>
      <w:r>
        <w:t xml:space="preserve"> gene sets in </w:t>
      </w:r>
      <w:r w:rsidR="00413505">
        <w:t>13</w:t>
      </w:r>
      <w:r>
        <w:t xml:space="preserve"> of 17 elemental accumulation phenotypes we examined</w:t>
      </w:r>
      <w:r w:rsidR="00542725">
        <w:t xml:space="preserve"> (with 5 or more HPO genes)</w:t>
      </w:r>
      <w:r w:rsidR="00C9542F">
        <w:t>. These high priority</w:t>
      </w:r>
      <w:r>
        <w:t xml:space="preserve"> sets of genes represent a small fraction of the candidates implicated by the GWAS for each phenotype</w:t>
      </w:r>
      <w:r w:rsidR="002319EE">
        <w:t xml:space="preserve"> (see </w:t>
      </w:r>
      <w:r w:rsidR="002319EE">
        <w:fldChar w:fldCharType="begin"/>
      </w:r>
      <w:r w:rsidR="002319EE">
        <w:instrText xml:space="preserve"> REF _Ref458956303 \h </w:instrText>
      </w:r>
      <w:r w:rsidR="002319EE">
        <w:fldChar w:fldCharType="separate"/>
      </w:r>
      <w:r w:rsidR="000B0BA4">
        <w:t>Table 3</w:t>
      </w:r>
      <w:r w:rsidR="002319EE">
        <w:fldChar w:fldCharType="end"/>
      </w:r>
      <w:r w:rsidR="002319EE">
        <w:t xml:space="preserve"> and </w:t>
      </w:r>
      <w:r w:rsidR="002319EE">
        <w:fldChar w:fldCharType="begin"/>
      </w:r>
      <w:r w:rsidR="002319EE">
        <w:instrText xml:space="preserve"> REF _Ref485996339 \h </w:instrText>
      </w:r>
      <w:r w:rsidR="002319EE">
        <w:fldChar w:fldCharType="separate"/>
      </w:r>
      <w:r w:rsidR="000B0BA4">
        <w:t>Table 4</w:t>
      </w:r>
      <w:r w:rsidR="002319EE">
        <w:fldChar w:fldCharType="end"/>
      </w:r>
      <w:r w:rsidR="002319EE">
        <w:t>)</w:t>
      </w:r>
      <w:r w:rsidR="00052FF5">
        <w:t>.</w:t>
      </w:r>
      <w:r w:rsidR="00E65C19">
        <w:t xml:space="preserve"> Leveraging co-expression data, here, efficiently filtered out many of the candidates implicated only due to SNP-to-gene mapping.</w:t>
      </w:r>
      <w:r w:rsidR="00E51BA9">
        <w:t xml:space="preserve"> Previ</w:t>
      </w:r>
      <w:r w:rsidR="00274970">
        <w:t>ous studies in maize found that</w:t>
      </w:r>
      <w:r w:rsidR="00E51BA9">
        <w:t xml:space="preserve"> while LD decays rapidly in maize (~1kb), the variance </w:t>
      </w:r>
      <w:r w:rsidR="00FC1BA7">
        <w:t xml:space="preserve">can be </w:t>
      </w:r>
      <w:r w:rsidR="00E51BA9">
        <w:t xml:space="preserve">large due to </w:t>
      </w:r>
      <w:r w:rsidR="00FC1BA7">
        <w:t xml:space="preserve">the functional allele segregating in a small number of lines </w:t>
      </w:r>
      <w:r w:rsidR="00FC1BA7">
        <w:fldChar w:fldCharType="begin" w:fldLock="1"/>
      </w:r>
      <w:r w:rsidR="00B920A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FC1BA7">
        <w:fldChar w:fldCharType="separate"/>
      </w:r>
      <w:r w:rsidR="00FC1BA7" w:rsidRPr="00832A5C">
        <w:rPr>
          <w:noProof/>
        </w:rPr>
        <w:t>(Wallace et al. 2014)</w:t>
      </w:r>
      <w:r w:rsidR="00FC1BA7">
        <w:fldChar w:fldCharType="end"/>
      </w:r>
      <w:r w:rsidR="00FC1BA7">
        <w:t>. Additionally, Wallace et al. showed that the causal polymorphism is likely to reside in regulatory regions, outside of exonic regions. Until we precisely understand the regulatory landscape</w:t>
      </w:r>
      <w:r w:rsidR="00043536">
        <w:t xml:space="preserve"> in the species being studied</w:t>
      </w:r>
      <w:r w:rsidR="00FC1BA7">
        <w:t>, specifically in the lines being studied, even the most powerful GW</w:t>
      </w:r>
      <w:r w:rsidR="00043536">
        <w:t>A studies will</w:t>
      </w:r>
      <w:r w:rsidR="00FC1BA7">
        <w:t xml:space="preserve"> identify polymorphisms that implicate genes many base pairs away. </w:t>
      </w:r>
      <w:r w:rsidR="008E6688">
        <w:t>H</w:t>
      </w:r>
      <w:r w:rsidR="00FC1BA7">
        <w:t>ere, we find that</w:t>
      </w:r>
      <w:r>
        <w:t xml:space="preserve"> </w:t>
      </w:r>
      <w:r w:rsidR="00E65C19">
        <w:t xml:space="preserve">the </w:t>
      </w:r>
      <w:r w:rsidR="0083040A">
        <w:t>large majority of</w:t>
      </w:r>
      <w:r>
        <w:t xml:space="preserve"> HPO genes</w:t>
      </w:r>
      <w:r w:rsidR="00FC1BA7">
        <w:t>, which are implicated with both GWAS as well as gene expression,</w:t>
      </w:r>
      <w:r>
        <w:t xml:space="preserve"> were</w:t>
      </w:r>
      <w:r w:rsidR="00FC1BA7">
        <w:t xml:space="preserve"> often</w:t>
      </w:r>
      <w:r>
        <w:t xml:space="preserve"> not the closest genes to the identified SNPs, and thus, would not have been identified using the simple approach of </w:t>
      </w:r>
      <w:r w:rsidR="0036351D">
        <w:t>prioritizing</w:t>
      </w:r>
      <w:r>
        <w:t xml:space="preserve"> the genes closest to each marker SNP (</w:t>
      </w:r>
      <w:r w:rsidR="00134E49">
        <w:fldChar w:fldCharType="begin"/>
      </w:r>
      <w:r w:rsidR="00134E49">
        <w:instrText xml:space="preserve"> REF _Ref489428564 \h </w:instrText>
      </w:r>
      <w:r w:rsidR="00134E49">
        <w:fldChar w:fldCharType="separate"/>
      </w:r>
      <w:r w:rsidR="000B0BA4">
        <w:t>Fig. 6</w:t>
      </w:r>
      <w:r w:rsidR="00134E49">
        <w:fldChar w:fldCharType="end"/>
      </w:r>
      <w:r w:rsidRPr="00134E49">
        <w:t>).</w:t>
      </w:r>
    </w:p>
    <w:p w14:paraId="7A2D313F" w14:textId="2127B15E" w:rsidR="00DF3C96" w:rsidRDefault="00DF3C96" w:rsidP="00DF3C96">
      <w:pPr>
        <w:pStyle w:val="Heading3"/>
      </w:pPr>
      <w:r>
        <w:t>Establishing performance expectations of Camoco</w:t>
      </w:r>
    </w:p>
    <w:p w14:paraId="2CDD1627" w14:textId="5968F8A5" w:rsidR="004C123B" w:rsidRDefault="004C123B" w:rsidP="004C123B">
      <w:r>
        <w:t xml:space="preserve">It is important to note </w:t>
      </w:r>
      <w:r w:rsidR="007A4AAC">
        <w:t xml:space="preserve">caveats to </w:t>
      </w:r>
      <w:r>
        <w:t xml:space="preserve">our approach. </w:t>
      </w:r>
      <w:r w:rsidR="007A4AAC">
        <w:t>For example, p</w:t>
      </w:r>
      <w:r>
        <w:t xml:space="preserve">henotypes that are caused by genetic variation in a single or small number of genes, or conversely, that are caused by a diverse set of otherwise functionally unrelated genes are not good candidates for our approach. The core assumption </w:t>
      </w:r>
      <w:r>
        <w:lastRenderedPageBreak/>
        <w:t>on which Camoco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w:t>
      </w:r>
      <w:r w:rsidR="007A4AAC">
        <w:t xml:space="preserve">. </w:t>
      </w:r>
      <w:r w:rsidR="00D142DF">
        <w:t>Additionally</w:t>
      </w:r>
      <w:r w:rsidR="00D61421">
        <w:t>,</w:t>
      </w:r>
      <w:r w:rsidR="00D142DF">
        <w:t xml:space="preserve"> expression data used to build networks does not fully overlap with </w:t>
      </w:r>
      <w:r w:rsidR="00C94D72">
        <w:t xml:space="preserve">genomic </w:t>
      </w:r>
      <w:r w:rsidR="00D142DF">
        <w:t>data included in GWAS.</w:t>
      </w:r>
      <w:r w:rsidR="007C4FDA">
        <w:t xml:space="preserve"> For example,</w:t>
      </w:r>
      <w:r w:rsidR="00D142DF">
        <w:t xml:space="preserve"> </w:t>
      </w:r>
      <w:r w:rsidR="007C4FDA">
        <w:t>o</w:t>
      </w:r>
      <w:r w:rsidR="00502688">
        <w:t>f the 39,656 genes in the maize filtered gene set (</w:t>
      </w:r>
      <w:hyperlink r:id="rId10" w:history="1">
        <w:r w:rsidR="00502688" w:rsidRPr="00E03AA2">
          <w:rPr>
            <w:rStyle w:val="Hyperlink"/>
          </w:rPr>
          <w:t>ftp.maizesequence.org</w:t>
        </w:r>
      </w:hyperlink>
      <w:r w:rsidR="00502688">
        <w:t xml:space="preserve">), 11,718 genes did not pass quality control </w:t>
      </w:r>
      <w:r w:rsidR="00744D8C">
        <w:t>qualifications and were absent from the three co-expression networks analyzed here</w:t>
      </w:r>
      <w:r w:rsidR="00F53C4B">
        <w:t xml:space="preserve"> and thus would never be included in the HPO set even if significant SNPs were tagging them</w:t>
      </w:r>
      <w:r w:rsidR="00744D8C">
        <w:t>.</w:t>
      </w:r>
      <w:r w:rsidR="000E3684">
        <w:t xml:space="preserve"> </w:t>
      </w:r>
    </w:p>
    <w:p w14:paraId="2B17AA6F" w14:textId="46E54026" w:rsidR="0027012F" w:rsidRDefault="0027012F" w:rsidP="009471E9">
      <w:pPr>
        <w:pStyle w:val="Heading3"/>
      </w:pPr>
      <w:r>
        <w:t xml:space="preserve">Camoco discovered </w:t>
      </w:r>
      <w:r w:rsidR="007D29CF">
        <w:t>gene sets</w:t>
      </w:r>
      <w:r>
        <w:t xml:space="preserve"> are as coherent as GO terms</w:t>
      </w:r>
    </w:p>
    <w:p w14:paraId="38A790EA" w14:textId="639B4B3D" w:rsidR="0021466E" w:rsidRDefault="004C123B" w:rsidP="004C123B">
      <w:r>
        <w:t>In completing the e</w:t>
      </w:r>
      <w:r w:rsidR="003F0355">
        <w:t>xpected performance</w:t>
      </w:r>
      <w:r>
        <w:t xml:space="preserve"> of our approach </w:t>
      </w:r>
      <w:r w:rsidR="00A51336">
        <w:t>using</w:t>
      </w:r>
      <w:r>
        <w:t xml:space="preserve">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0B0BA4">
        <w:t>Fig. 5</w:t>
      </w:r>
      <w:r w:rsidR="00B60444">
        <w:rPr>
          <w:highlight w:val="cyan"/>
        </w:rPr>
        <w:fldChar w:fldCharType="end"/>
      </w:r>
      <w:r>
        <w:t>, this analysi</w:t>
      </w:r>
      <w:r w:rsidR="00300B7C">
        <w:t>s suggests a sensitivity of ~40</w:t>
      </w:r>
      <w:r>
        <w:t>% using a SNP-to-gene mapping rule of</w:t>
      </w:r>
      <w:r w:rsidR="00406CF8">
        <w:t xml:space="preserve"> a</w:t>
      </w:r>
      <w:r>
        <w:t xml:space="preserve"> +</w:t>
      </w:r>
      <w:r w:rsidR="00300B7C">
        <w:t>/-500 kb</w:t>
      </w:r>
      <w:r w:rsidR="00406CF8">
        <w:t xml:space="preserve"> window</w:t>
      </w:r>
      <w:r w:rsidR="00300B7C">
        <w:t xml:space="preserve"> and up to 2</w:t>
      </w:r>
      <w:r>
        <w:t xml:space="preserve"> flanking genes</w:t>
      </w:r>
      <w:r w:rsidR="00300B7C">
        <w:t xml:space="preserve"> (nearly 75% false candidates due to SNP-to-gene mapping)</w:t>
      </w:r>
      <w:r>
        <w:t>. This result suggests that we would not be likely to discover processes as coherent as GO terms if linkage extended beyond this</w:t>
      </w:r>
      <w:r w:rsidR="0021466E">
        <w:t xml:space="preserve"> point.</w:t>
      </w:r>
      <w:r>
        <w:t xml:space="preserve"> </w:t>
      </w:r>
    </w:p>
    <w:p w14:paraId="0F6F2412" w14:textId="767C43C6" w:rsidR="007928DE" w:rsidRDefault="004C123B" w:rsidP="007928DE">
      <w:r>
        <w:t xml:space="preserve">At the same window/flank parameter setting noted above, we were able to make significant discoveries </w:t>
      </w:r>
      <w:r w:rsidR="00DD7EF2">
        <w:t xml:space="preserve">(genes with FDR &lt;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consistent with what was predicted by</w:t>
      </w:r>
      <w:r>
        <w:t xml:space="preserve"> our GO simulations at the same window/flanking gene parameter setting. </w:t>
      </w:r>
      <w:r w:rsidR="007928DE">
        <w:t>Intriguingly, HPO gene sets alone were not significantly enriched for GO term genes</w:t>
      </w:r>
      <w:r w:rsidR="009A6E69">
        <w:t xml:space="preserve"> indicating that while the HPO gene sets and GO terms exhibited strikingly similar patterns of gene expression, the gene sets they described are mutually exclusive</w:t>
      </w:r>
      <w:r w:rsidR="007928DE">
        <w:t xml:space="preserve">. It was not until 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though the descriptions were high level</w:t>
      </w:r>
      <w:r w:rsidR="007928DE">
        <w:t>. We speculate that this is due to discovery bias in GO annotations that were used for our evaluation</w:t>
      </w:r>
      <w:r w:rsidR="00ED6089">
        <w:t xml:space="preserve"> –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 specific</w:t>
      </w:r>
      <w:r>
        <w:t xml:space="preserve"> pr</w:t>
      </w:r>
      <w:r w:rsidR="00607D02">
        <w:t>ocesses</w:t>
      </w:r>
      <w:r w:rsidR="00EE0317">
        <w:t xml:space="preserve"> and phenotypes</w:t>
      </w:r>
      <w:r w:rsidR="00607D02">
        <w:t xml:space="preserve"> for which the genes</w:t>
      </w:r>
      <w:r w:rsidR="00017416">
        <w:t xml:space="preserve"> included in Ontologies such as GO</w:t>
      </w:r>
      <w:r w:rsidR="00607D02">
        <w:t xml:space="preserve"> not yet annotated</w:t>
      </w:r>
      <w:r w:rsidR="007928DE">
        <w:t>, yet have strong co-expression evidence</w:t>
      </w:r>
      <w:r w:rsidR="00BD5B66">
        <w:t xml:space="preserve"> and can be given functional annotations through GWAS</w:t>
      </w:r>
      <w:r>
        <w:t xml:space="preserve">. </w:t>
      </w:r>
    </w:p>
    <w:p w14:paraId="35C78FD2" w14:textId="1AA2CF8B" w:rsidR="006E4EBF" w:rsidRDefault="004C123B" w:rsidP="007928DE">
      <w:r>
        <w:t>O</w:t>
      </w:r>
      <w:r w:rsidR="005122BA">
        <w:t>ur analysis</w:t>
      </w:r>
      <w:r>
        <w:t xml:space="preserve"> </w:t>
      </w:r>
      <w:r w:rsidR="00ED314C">
        <w:t xml:space="preserve">shows </w:t>
      </w:r>
      <w:r>
        <w:t xml:space="preserve">that the loci </w:t>
      </w:r>
      <w:r w:rsidR="00C13811">
        <w:t>linked to</w:t>
      </w:r>
      <w:r>
        <w:t xml:space="preserve"> ionomic GWAS loci are a</w:t>
      </w:r>
      <w:r w:rsidR="00955FB7">
        <w:t>s</w:t>
      </w:r>
      <w:r>
        <w:t xml:space="preserve"> coherent </w:t>
      </w:r>
      <w:r w:rsidR="006E4EBF">
        <w:t>as many maize genes co-annotated</w:t>
      </w:r>
      <w:r>
        <w:t xml:space="preserve"> GO terms</w:t>
      </w:r>
      <w:r w:rsidR="005B49B9">
        <w:t>, many of which have strong literature support for being involved in elemental accumulation</w:t>
      </w:r>
      <w:r>
        <w:t>. Indeed one of the key motivations of our approach was that crop genomes like maize have limited</w:t>
      </w:r>
      <w:r w:rsidR="00286BB4">
        <w:t xml:space="preserve"> species</w:t>
      </w:r>
      <w:r w:rsidR="00C13811">
        <w:t>-</w:t>
      </w:r>
      <w:r w:rsidR="00286BB4">
        <w:t>specific</w:t>
      </w:r>
      <w:r>
        <w:t xml:space="preserve"> </w:t>
      </w:r>
      <w:r w:rsidR="00C13E3F">
        <w:t>gene ontologies</w:t>
      </w:r>
      <w:r>
        <w:t>, and this result emphasizes the extent of this limi</w:t>
      </w:r>
      <w:r w:rsidR="006E4EBF">
        <w:t>tation.</w:t>
      </w:r>
      <w:r w:rsidR="00E16F53">
        <w:t xml:space="preserve"> Where current functional annotations, such as GO, rely highly on </w:t>
      </w:r>
      <w:r w:rsidR="004A10FE">
        <w:t>orthology, future curation pipeline could rely on species</w:t>
      </w:r>
      <w:r w:rsidR="00C13811">
        <w:t>-</w:t>
      </w:r>
      <w:r w:rsidR="004A10FE">
        <w:t xml:space="preserve">specific curations </w:t>
      </w:r>
      <w:r w:rsidR="00C13811">
        <w:t>that utilize the data</w:t>
      </w:r>
      <w:r w:rsidR="004A10FE">
        <w:t xml:space="preserve"> </w:t>
      </w:r>
      <w:r w:rsidR="00C13811">
        <w:t xml:space="preserve">obtained from </w:t>
      </w:r>
      <w:r w:rsidR="004A10FE">
        <w:t>GWAS and co-expression.</w:t>
      </w:r>
    </w:p>
    <w:p w14:paraId="43E5377E" w14:textId="77777777" w:rsidR="004C123B" w:rsidRDefault="004C123B" w:rsidP="004C123B">
      <w:r>
        <w:t xml:space="preserve">Beyond highlighting the challenges of a genome lacking </w:t>
      </w:r>
      <w:r w:rsidR="00BE5CBE">
        <w:t xml:space="preserve">precise </w:t>
      </w:r>
      <w:r>
        <w:t>functional annotation, these results also suggest an interesting direction for fut</w:t>
      </w:r>
      <w:r w:rsidR="0021359B">
        <w:t>ure work. Despite the limited ontological</w:t>
      </w:r>
      <w:r>
        <w:t xml:space="preserve"> annotation for maize genes, there have been a wealth of genome-wide association studies, many of them enabled by the </w:t>
      </w:r>
      <w:r>
        <w:lastRenderedPageBreak/>
        <w:t xml:space="preserve">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w:t>
      </w:r>
      <w:r w:rsidR="00887517">
        <w:t xml:space="preserve"> due to its excellent genomic tools</w:t>
      </w:r>
      <w:r w:rsidR="00CB3933">
        <w:t xml:space="preserve"> and powerful mapping populations</w:t>
      </w:r>
      <w:r>
        <w:t>, but there are several other crop species with rich population genetic resources with limited genome functional annotation that could benefit from this approach as well.</w:t>
      </w:r>
    </w:p>
    <w:p w14:paraId="4B8EAC32" w14:textId="77777777" w:rsidR="009438C3" w:rsidRDefault="004C123B" w:rsidP="009471E9">
      <w:pPr>
        <w:pStyle w:val="Heading3"/>
      </w:pPr>
      <w:r>
        <w:t>Co-expression context matters</w:t>
      </w:r>
    </w:p>
    <w:p w14:paraId="3B70E8AF" w14:textId="796B52C3" w:rsidR="003C16CC" w:rsidRDefault="004C123B" w:rsidP="004C123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5512E3">
        <w:fldChar w:fldCharType="separate"/>
      </w:r>
      <w:r w:rsidR="000B0BA4">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AE58B8">
        <w:fldChar w:fldCharType="separate"/>
      </w:r>
      <w:r w:rsidR="000B0BA4">
        <w:t>Table 2</w:t>
      </w:r>
      <w:r w:rsidR="00AE58B8">
        <w:fldChar w:fldCharType="end"/>
      </w:r>
      <w:r w:rsidR="00AE58B8">
        <w:t>)</w:t>
      </w:r>
      <w:r>
        <w:t xml:space="preserve">. </w:t>
      </w:r>
      <w:r w:rsidR="00887A2C">
        <w:t>Instead, o</w:t>
      </w:r>
      <w:r>
        <w:t xml:space="preserve">ur results indicate that the processes underlying the 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9376EB">
        <w:fldChar w:fldCharType="separate"/>
      </w:r>
      <w:r w:rsidR="000B0BA4">
        <w:t>Table 1</w:t>
      </w:r>
      <w:r w:rsidR="009376EB">
        <w:fldChar w:fldCharType="end"/>
      </w:r>
      <w:r w:rsidR="005512E3">
        <w:t>)</w:t>
      </w:r>
      <w:r>
        <w:t>, the actual GO terms that drove that enrichment are quite different (</w:t>
      </w:r>
      <w:r w:rsidR="009376EB">
        <w:fldChar w:fldCharType="begin"/>
      </w:r>
      <w:r w:rsidR="009376EB">
        <w:instrText xml:space="preserve"> REF _Ref479246505 \h </w:instrText>
      </w:r>
      <w:r w:rsidR="009376EB">
        <w:fldChar w:fldCharType="separate"/>
      </w:r>
      <w:r w:rsidR="000B0BA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t xml:space="preserve"> </w:t>
      </w:r>
      <w:r w:rsidR="009029D0">
        <w:fldChar w:fldCharType="begin" w:fldLock="1"/>
      </w:r>
      <w:r w:rsidR="009430C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nd Myers 2014)", "plainTextFormattedCitation" : "(Robert J. Schaefer, Briskine, Springer, and Myers 2014)", "previouslyFormattedCitation" : "(Robert J. Schaefer, Briskine, Springer, and Myers 2014)" }, "properties" : { "noteIndex" : 0 }, "schema" : "https://github.com/citation-style-language/schema/raw/master/csl-citation.json" }</w:instrText>
      </w:r>
      <w:r w:rsidR="009029D0">
        <w:fldChar w:fldCharType="separate"/>
      </w:r>
      <w:r w:rsidR="00C61012" w:rsidRPr="00C61012">
        <w:rPr>
          <w:noProof/>
        </w:rPr>
        <w:t>(Robert J. Schaefer, Briskine, Springer, and Myers 2014)</w:t>
      </w:r>
      <w:r w:rsidR="009029D0">
        <w:fldChar w:fldCharType="end"/>
      </w:r>
      <w:r w:rsidR="003F0DEB">
        <w:t xml:space="preserve">. </w:t>
      </w:r>
    </w:p>
    <w:p w14:paraId="759B5857" w14:textId="5B339483" w:rsidR="003F0DEB" w:rsidRDefault="004C123B" w:rsidP="00B35377">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0B0BA4">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e (which were measured in kernels). The difference between the performance of these two networks was modest, however, and much less significant than the difference between</w:t>
      </w:r>
      <w:r w:rsidR="007614D0">
        <w:t xml:space="preserve"> the developmental/tissue atlas-</w:t>
      </w:r>
      <w:r>
        <w:t>derived network and the di</w:t>
      </w:r>
      <w:r w:rsidR="00F1739E">
        <w:t>verse genotype-derived network.</w:t>
      </w:r>
    </w:p>
    <w:p w14:paraId="6398E87B" w14:textId="15C99623" w:rsidR="0007635B" w:rsidRDefault="009A0805" w:rsidP="00B35377">
      <w:r>
        <w:t>T</w:t>
      </w:r>
      <w:r w:rsidR="004C123B">
        <w:t>he performance of the ZmRoot versus the ZmPAN network 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D623D2">
        <w:fldChar w:fldCharType="separate"/>
      </w:r>
      <w:r w:rsidR="000B0BA4">
        <w:t>Table 4</w:t>
      </w:r>
      <w:r w:rsidR="00D623D2">
        <w:fldChar w:fldCharType="end"/>
      </w:r>
      <w:r w:rsidR="0007635B">
        <w:t>)</w:t>
      </w:r>
      <w:r w:rsidR="00CB796A">
        <w:t>. T</w:t>
      </w:r>
      <w:r w:rsidR="00195A6C">
        <w:t>hough</w:t>
      </w:r>
      <w:r w:rsidR="00CB796A">
        <w:t>,</w:t>
      </w:r>
      <w:r w:rsidR="00195A6C">
        <w:t xml:space="preserve"> in both networks, locality and density were positively correlated (</w:t>
      </w:r>
      <w:r w:rsidR="00195A6C">
        <w:fldChar w:fldCharType="begin"/>
      </w:r>
      <w:r w:rsidR="00195A6C">
        <w:instrText xml:space="preserve"> REF _Ref481678956 \h </w:instrText>
      </w:r>
      <w:r w:rsidR="00195A6C">
        <w:fldChar w:fldCharType="separate"/>
      </w:r>
      <w:r w:rsidR="000B0BA4">
        <w:t>Supp. Figure 6</w:t>
      </w:r>
      <w:r w:rsidR="00195A6C">
        <w:fldChar w:fldCharType="end"/>
      </w:r>
      <w:r w:rsidR="00195A6C">
        <w:t>)</w:t>
      </w:r>
      <w:r w:rsidR="00374F73">
        <w:t xml:space="preserve"> implying that these two metrics are </w:t>
      </w:r>
      <w:r w:rsidR="008F71DC" w:rsidRPr="00E630E0">
        <w:t xml:space="preserve">in </w:t>
      </w:r>
      <w:r w:rsidR="004E7C60" w:rsidRPr="00E630E0">
        <w:t>fact</w:t>
      </w:r>
      <w:r w:rsidR="00374F73" w:rsidRPr="00E630E0">
        <w:t xml:space="preserve"> </w:t>
      </w:r>
      <w:r w:rsidR="003A57A9" w:rsidRPr="00E630E0">
        <w:t>complementary</w:t>
      </w:r>
      <w:r w:rsidR="0007635B" w:rsidRPr="00E630E0">
        <w:t>.</w:t>
      </w:r>
      <w:r w:rsidR="00271E79">
        <w:t xml:space="preserve"> This</w:t>
      </w:r>
      <w:r w:rsidR="00FC2CD0">
        <w:t xml:space="preserve"> </w:t>
      </w:r>
      <w:r w:rsidR="003D127A">
        <w:t>relationship</w:t>
      </w:r>
      <w:r w:rsidR="00271E79">
        <w:t xml:space="preserve"> was also seen 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0B0BA4">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5154D9">
        <w:t>, however</w:t>
      </w:r>
      <w:r w:rsidR="00E524CE" w:rsidRPr="00E630E0">
        <w:t xml:space="preserve"> only ~25% were captured by both metrics</w:t>
      </w:r>
      <w:r w:rsidR="005154D9">
        <w:t xml:space="preserve"> indicating there are biological processes reflective of each metric</w:t>
      </w:r>
      <w:r w:rsidR="00E524CE" w:rsidRPr="00E630E0">
        <w:t>.</w:t>
      </w:r>
      <w:r w:rsidR="00867297">
        <w:t xml:space="preserve"> In addition to tissue source differing between the ZmRoot </w:t>
      </w:r>
      <w:r w:rsidR="00867297">
        <w:lastRenderedPageBreak/>
        <w:t>and ZmPAN network, the number of experimental accessions drastically differed between the networks (503 accessions in ZmPAN and 48 in ZmRoot)</w:t>
      </w:r>
      <w:r w:rsidR="006541F1">
        <w:t xml:space="preserve"> which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d co-expression (</w:t>
      </w:r>
      <w:r w:rsidR="0007635B">
        <w:fldChar w:fldCharType="begin"/>
      </w:r>
      <w:r w:rsidR="0007635B">
        <w:instrText xml:space="preserve"> REF _Ref486516422 \h </w:instrText>
      </w:r>
      <w:r w:rsidR="0007635B">
        <w:fldChar w:fldCharType="separate"/>
      </w:r>
      <w:r w:rsidR="000B0BA4">
        <w:t>Supp. Table 7</w:t>
      </w:r>
      <w:r w:rsidR="0007635B">
        <w:fldChar w:fldCharType="end"/>
      </w:r>
      <w:r w:rsidR="0007635B">
        <w:t>) and thus could explain the bias between network metric and the number of input accessions</w:t>
      </w:r>
      <w:r w:rsidR="00B353CF">
        <w:t>.</w:t>
      </w:r>
      <w:r w:rsidR="009A4C87">
        <w:t xml:space="preserve"> This result also suggests that that the 46 accessions in ZmRoot did not saturate this approach for</w:t>
      </w:r>
      <w:r w:rsidR="001E6D0C">
        <w:t xml:space="preserve"> co-expression</w:t>
      </w:r>
      <w:r w:rsidR="009A4C87">
        <w:t xml:space="preserve"> signal and 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77777777" w:rsidR="004C123B" w:rsidRPr="004C123B" w:rsidRDefault="004C123B" w:rsidP="004C123B">
      <w:r>
        <w:t>In general, our results strongly suggest that co-expression networks derived from expression profiling of genetically diverse individuals</w:t>
      </w:r>
      <w:r w:rsidR="00C60ED7">
        <w:t xml:space="preserve"> </w:t>
      </w:r>
      <w:r>
        <w:t>as opposed to deep expression atlases derived from focus on a single reference genotype, will be more powerful for interpreting candidate genetic loci</w:t>
      </w:r>
      <w:r w:rsidR="008403FE">
        <w:t xml:space="preserve"> identified in a </w:t>
      </w:r>
      <w:r w:rsidR="00A82DBD">
        <w:t>GWA studie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6804EA">
      <w:pPr>
        <w:pStyle w:val="Heading1"/>
      </w:pPr>
      <w:r>
        <w:t>Conclusion</w:t>
      </w:r>
    </w:p>
    <w:p w14:paraId="16B58200" w14:textId="19C484ED"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 xml:space="preserve">using genes and pathways not previously demonstrated to affect the ionome in maize, and demonstrated that GA signaling through the DELLA-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4C49072D" w14:textId="77777777" w:rsidR="00400A66" w:rsidRPr="00400A66" w:rsidRDefault="006B33EA" w:rsidP="006804EA">
      <w:pPr>
        <w:pStyle w:val="Heading1"/>
      </w:pPr>
      <w:bookmarkStart w:id="53" w:name="_Ref463088833"/>
      <w:r>
        <w:t>Materials and Methods</w:t>
      </w:r>
      <w:bookmarkEnd w:id="53"/>
    </w:p>
    <w:p w14:paraId="28A526A3" w14:textId="77777777" w:rsidR="008D2BA7" w:rsidRDefault="008D2BA7" w:rsidP="00B341BD">
      <w:pPr>
        <w:pStyle w:val="Heading2"/>
      </w:pPr>
      <w:r>
        <w:t>Software implementation of Camoco</w:t>
      </w:r>
    </w:p>
    <w:p w14:paraId="62C7F429" w14:textId="77777777" w:rsidR="008D2BA7" w:rsidRDefault="008D2BA7" w:rsidP="00923766">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2BEEA489" w14:textId="111D7E0A" w:rsidR="008D2BA7" w:rsidRDefault="008D2BA7" w:rsidP="00923766">
      <w:r>
        <w:lastRenderedPageBreak/>
        <w:t>This software implements three main routines: 1) con</w:t>
      </w:r>
      <w:r w:rsidR="00B87472">
        <w:t>s</w:t>
      </w:r>
      <w:r>
        <w:t>truction and validation of co-expression networks from a counts or abundance matrix</w:t>
      </w:r>
      <w:r w:rsidR="004B7D5A">
        <w:t>,</w:t>
      </w:r>
      <w:r>
        <w:t xml:space="preserve"> 2) Mappin</w:t>
      </w:r>
      <w:r w:rsidR="004B7D5A">
        <w:t xml:space="preserve">g SNPs (or other loci) to genes, and 3) </w:t>
      </w:r>
      <w:r w:rsidR="00991DCD">
        <w:t xml:space="preserve">an algorithm that assesses the </w:t>
      </w:r>
      <w:r w:rsidR="004B7D5A" w:rsidRPr="00991DCD">
        <w:rPr>
          <w:i/>
        </w:rPr>
        <w:t>overlap</w:t>
      </w:r>
      <w:r w:rsidR="004B7D5A">
        <w:t xml:space="preserve"> of co-expression among candidate genes near significant GWAS peaks.</w:t>
      </w:r>
    </w:p>
    <w:p w14:paraId="7D2AD4DD" w14:textId="4C2D4EF1" w:rsidR="00746B7C" w:rsidRDefault="004B7D5A" w:rsidP="00923766">
      <w:r>
        <w:t>Camoco is open source and freely available under the</w:t>
      </w:r>
      <w:r w:rsidR="00EB0503">
        <w:t xml:space="preserve"> terms of the</w:t>
      </w:r>
      <w:r>
        <w:t xml:space="preserve"> </w:t>
      </w:r>
      <w:r w:rsidR="00232EE1">
        <w:t>'</w:t>
      </w:r>
      <w:r>
        <w:t>MIT license</w:t>
      </w:r>
      <w:r w:rsidR="00232EE1">
        <w:t>'</w:t>
      </w:r>
      <w:r>
        <w:t xml:space="preserve">. </w:t>
      </w:r>
      <w:r w:rsidR="00E87237">
        <w:t>Full s</w:t>
      </w:r>
      <w:r>
        <w:t>ource code</w:t>
      </w:r>
      <w:r w:rsidR="00746B7C">
        <w:t>, software examples</w:t>
      </w:r>
      <w:r>
        <w:t xml:space="preserve"> as well as instructions on how to install and run Camoco are available at:</w:t>
      </w:r>
    </w:p>
    <w:p w14:paraId="6F350BDB" w14:textId="71917EE0" w:rsidR="004B7D5A" w:rsidRDefault="008C00DF" w:rsidP="008D2BA7">
      <w:hyperlink r:id="rId11" w:history="1">
        <w:r w:rsidR="00B341BD" w:rsidRPr="00AD382F">
          <w:rPr>
            <w:rStyle w:val="Hyperlink"/>
            <w:color w:val="034990" w:themeColor="hyperlink" w:themeShade="BF"/>
          </w:rPr>
          <w:t>http://github.com/schae234/Camoco</w:t>
        </w:r>
      </w:hyperlink>
      <w:r w:rsidR="004B7D5A">
        <w:t>.</w:t>
      </w:r>
    </w:p>
    <w:p w14:paraId="6114CE36" w14:textId="77777777" w:rsidR="00164372" w:rsidRDefault="00164372" w:rsidP="008D2BA7">
      <w:r>
        <w:t>Camoco version 0.5.0 was used here.</w:t>
      </w:r>
    </w:p>
    <w:p w14:paraId="7637DEFB" w14:textId="77777777" w:rsidR="00B341BD" w:rsidRPr="00B87472" w:rsidRDefault="0031705A" w:rsidP="00B341BD">
      <w:pPr>
        <w:pStyle w:val="Heading2"/>
      </w:pPr>
      <w:r>
        <w:t>Construction quality control</w:t>
      </w:r>
      <w:r w:rsidR="00B341BD">
        <w:t xml:space="preserve"> of co-expression networks</w:t>
      </w:r>
    </w:p>
    <w:p w14:paraId="58723C91" w14:textId="77777777"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27C772E3" w:rsidR="007255FD" w:rsidRDefault="007255FD" w:rsidP="006804EA">
      <w:r w:rsidRPr="0077751E">
        <w:t>Camoco was used to process the FPKM table reported by Hirsh et al. and to build a co-expression network. The raw gene expression data were passed through the quality c</w:t>
      </w:r>
      <w:r w:rsidR="00ED6B5D">
        <w:t>ontrol pipeline 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0B0BA4">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0B0BA4">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0B0BA4">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7C923F04"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0B0BA4">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0B0BA4">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57866215" w14:textId="77777777" w:rsidR="007255FD" w:rsidRDefault="00330ED2" w:rsidP="006804EA">
      <w:pPr>
        <w:pStyle w:val="Heading3"/>
      </w:pPr>
      <w:r>
        <w:t>Zm</w:t>
      </w:r>
      <w:r w:rsidR="004645C0">
        <w:t>SAM: A Maize RNA-S</w:t>
      </w:r>
      <w:r w:rsidRPr="004E79F7">
        <w:t>eq Tissue Atlas co-expression networ</w:t>
      </w:r>
      <w:r>
        <w:t>k</w:t>
      </w:r>
    </w:p>
    <w:p w14:paraId="596D98F1" w14:textId="5AE88857"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0B0BA4">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5C91432B" w14:textId="52D549EB" w:rsidR="00101EAA" w:rsidRPr="00456B26" w:rsidRDefault="00DF6622" w:rsidP="006804EA">
      <w:r>
        <w:fldChar w:fldCharType="begin"/>
      </w:r>
      <w:r>
        <w:instrText xml:space="preserve"> REF _Ref447013895 \h  \* MERGEFORMAT </w:instrText>
      </w:r>
      <w:r>
        <w:fldChar w:fldCharType="separate"/>
      </w:r>
      <w:r w:rsidR="000B0BA4">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0B0BA4">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C)</w:t>
      </w:r>
      <w:r w:rsidRPr="004E79F7">
        <w:t xml:space="preserve">. A </w:t>
      </w:r>
      <w:r w:rsidRPr="004E79F7">
        <w:lastRenderedPageBreak/>
        <w:t>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D)</w:t>
      </w:r>
      <w:r w:rsidRPr="004E79F7">
        <w:t>.</w:t>
      </w:r>
    </w:p>
    <w:p w14:paraId="4BCABEDC" w14:textId="77777777" w:rsidR="00330ED2" w:rsidRDefault="00330ED2" w:rsidP="006804EA">
      <w:pPr>
        <w:pStyle w:val="Heading3"/>
      </w:pPr>
      <w:r>
        <w:t>ZmRoot: A Genotypically Diverse Maize Root Co-Expression Network</w:t>
      </w:r>
    </w:p>
    <w:p w14:paraId="3C08C986" w14:textId="77777777" w:rsidR="003363AF" w:rsidRDefault="003363AF" w:rsidP="006804EA">
      <w:r w:rsidRPr="00C05203">
        <w:t xml:space="preserve">Root RNA was extracted and sequenced from </w:t>
      </w:r>
      <w:r w:rsidR="00831A27">
        <w:t>48 diverse maize lines</w:t>
      </w:r>
      <w:r w:rsidRPr="00C05203">
        <w:t xml:space="preserve"> using TruSeq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9430C5">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H. Li and Durbin 2009; Schubert et al. 2014)", "plainTextFormattedCitation" : "(H. Li and Durbin 2009; Schubert et al. 2014)", "previouslyFormattedCitation" : "(H. Li and Durbin 2009; Schubert et al. 2014)" }, "properties" : { "noteIndex" : 0 }, "schema" : "https://github.com/citation-style-language/schema/raw/master/csl-citation.json" }</w:instrText>
      </w:r>
      <w:r>
        <w:fldChar w:fldCharType="separate"/>
      </w:r>
      <w:r w:rsidR="00C61012" w:rsidRPr="00C61012">
        <w:rPr>
          <w:noProof/>
        </w:rPr>
        <w:t>(H. Li and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3827FE16" w14:textId="49B6C7FE" w:rsidR="007255FD" w:rsidRPr="00456B26" w:rsidRDefault="003363AF" w:rsidP="006804EA">
      <w:r w:rsidRPr="002A34B2">
        <w:t xml:space="preserve">Quantification of gene expression levels into fragments per kilobase per million reads (FPKM) was done using a </w:t>
      </w:r>
      <w:r>
        <w:t xml:space="preserve">modified version of HTSeq that quantifies both paired- and unpaired-end reads </w:t>
      </w:r>
      <w:r>
        <w:fldChar w:fldCharType="begin" w:fldLock="1"/>
      </w:r>
      <w:r w:rsidR="009430C5">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Pyl, and Huber 2014)", "plainTextFormattedCitation" : "(Anders, Pyl, and Huber 2014)", "previouslyFormattedCitation" : "(Anders, Pyl, and Huber 2014)" }, "properties" : { "noteIndex" : 0 }, "schema" : "https://github.com/citation-style-language/schema/raw/master/csl-citation.json" }</w:instrText>
      </w:r>
      <w:r>
        <w:fldChar w:fldCharType="separate"/>
      </w:r>
      <w:r w:rsidR="00C61012" w:rsidRPr="00C61012">
        <w:rPr>
          <w:noProof/>
        </w:rPr>
        <w:t>(Anders, Pyl, and Huber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0B0BA4">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Terms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D).</w:t>
      </w:r>
    </w:p>
    <w:p w14:paraId="714B54C0" w14:textId="77777777" w:rsidR="00097BC0" w:rsidRPr="005B5BAE" w:rsidRDefault="00D04EE5" w:rsidP="00B87472">
      <w:pPr>
        <w:pStyle w:val="Heading2"/>
      </w:pPr>
      <w:r>
        <w:t>SNP-to-</w:t>
      </w:r>
      <w:r w:rsidR="00C571E9">
        <w:t>Gene m</w:t>
      </w:r>
      <w:r w:rsidR="00097BC0">
        <w:t>apping</w:t>
      </w:r>
      <w:r w:rsidR="00C571E9">
        <w:t xml:space="preserve"> and effective loci</w:t>
      </w:r>
    </w:p>
    <w:p w14:paraId="71FF43E1" w14:textId="4B7CD08D"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0B0BA4">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s identified by an effective locus, the number of intervening genes was calculated from the middle of the candidate gene to the middle of the effective locus. Candidate genes were ranked by the absolute value of their distance to the center of the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D04EE5">
      <w:pPr>
        <w:pStyle w:val="Heading2"/>
      </w:pPr>
      <w:r w:rsidRPr="004727BA">
        <w:t xml:space="preserve">Calculating </w:t>
      </w:r>
      <w:r w:rsidR="008533FD">
        <w:t>subnetwork density and locality</w:t>
      </w:r>
    </w:p>
    <w:p w14:paraId="5DA9001F" w14:textId="3F16EB99" w:rsidR="00047C4E" w:rsidRDefault="00D13B6D" w:rsidP="006804E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lastRenderedPageBreak/>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776A098" w14:textId="77777777" w:rsidR="00503064" w:rsidRDefault="00304598" w:rsidP="006804EA">
      <w:pPr>
        <w:pStyle w:val="Heading3"/>
        <w:rPr>
          <w:rFonts w:eastAsiaTheme="minorEastAsia"/>
        </w:rPr>
      </w:pPr>
      <w:bookmarkStart w:id="54" w:name="_Ref447101528"/>
      <w:r w:rsidRPr="0045686C">
        <w:rPr>
          <w:rFonts w:eastAsiaTheme="minorEastAsia"/>
        </w:rPr>
        <w:t>Eq.1</w:t>
      </w:r>
      <w:bookmarkEnd w:id="54"/>
    </w:p>
    <w:p w14:paraId="5CFBC04F" w14:textId="77777777"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77777777" w:rsidR="008720EA" w:rsidRPr="00EF5E7C" w:rsidRDefault="00065C7F" w:rsidP="006804EA">
      <w:pPr>
        <w:pStyle w:val="Subtitle"/>
      </w:pPr>
      <w:r>
        <w:t>Where X</w:t>
      </w:r>
      <w:r w:rsidR="00DE503E">
        <w:t>-bar</w:t>
      </w:r>
      <w:r w:rsidRPr="00065C7F">
        <w:t xml:space="preserve"> is the mean </w:t>
      </w:r>
      <w:r>
        <w:t>sub-network interaction score, E(X)</w:t>
      </w:r>
      <w:r w:rsidRPr="00065C7F">
        <w:t xml:space="preserve"> is the expected networ</w:t>
      </w:r>
      <w:r>
        <w:t>k interaction score, σ(X)</w:t>
      </w:r>
      <w:r w:rsidRPr="00065C7F">
        <w:t xml:space="preserve"> is the standard deviation of network interactions, and N is the number of interactions in the sub-network.</w:t>
      </w:r>
      <w:r w:rsidR="00BF593B">
        <w:t xml:space="preserve"> </w:t>
      </w:r>
    </w:p>
    <w:p w14:paraId="3B7811BF" w14:textId="2772B29B" w:rsidR="00573E18" w:rsidRDefault="0060147A" w:rsidP="006804EA">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w:t>
      </w:r>
      <w:r w:rsidR="00640DAC">
        <w:t xml:space="preserve"> ~ </w:t>
      </w:r>
      <w:r w:rsidR="004047D8">
        <w:t>global) and regression resid</w:t>
      </w:r>
      <w:r>
        <w:t>uals for each gene are analyzed</w:t>
      </w:r>
      <w:r w:rsidR="004047D8">
        <w:t>:</w:t>
      </w:r>
    </w:p>
    <w:p w14:paraId="084D96DF" w14:textId="77777777" w:rsidR="00503064" w:rsidRDefault="00680409" w:rsidP="006804EA">
      <w:pPr>
        <w:pStyle w:val="Heading3"/>
      </w:pPr>
      <w:bookmarkStart w:id="55" w:name="_Ref447101545"/>
      <w:bookmarkStart w:id="56" w:name="_Ref464049667"/>
      <w:r>
        <w:t>Eq.</w:t>
      </w:r>
      <w:bookmarkEnd w:id="55"/>
      <w:r w:rsidR="0020783F">
        <w:t>2</w:t>
      </w:r>
      <w:bookmarkEnd w:id="56"/>
    </w:p>
    <w:p w14:paraId="23A18B42" w14:textId="7777777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77777777" w:rsidR="0020783F" w:rsidRDefault="0020783F" w:rsidP="006804EA">
      <w:r>
        <w:t>Gene specific density is calculated by considering subnetwork interactions on a per-gene basis:</w:t>
      </w:r>
    </w:p>
    <w:p w14:paraId="3F40912B" w14:textId="77777777" w:rsidR="0020783F" w:rsidRDefault="0020783F" w:rsidP="006804EA">
      <w:pPr>
        <w:pStyle w:val="Heading3"/>
        <w:rPr>
          <w:rFonts w:eastAsiaTheme="minorEastAsia"/>
        </w:rPr>
      </w:pPr>
      <w:bookmarkStart w:id="57" w:name="_Ref447101563"/>
      <w:bookmarkStart w:id="58" w:name="_Ref464738379"/>
      <w:r w:rsidRPr="0045686C">
        <w:rPr>
          <w:rFonts w:eastAsiaTheme="minorEastAsia"/>
        </w:rPr>
        <w:t>Eq.</w:t>
      </w:r>
      <w:bookmarkEnd w:id="57"/>
      <w:r>
        <w:rPr>
          <w:rFonts w:eastAsiaTheme="minorEastAsia"/>
        </w:rPr>
        <w:t>3</w:t>
      </w:r>
      <w:bookmarkEnd w:id="58"/>
    </w:p>
    <w:p w14:paraId="2B0DE368"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804EA"/>
    <w:p w14:paraId="16FB8440" w14:textId="77777777" w:rsidR="00503064" w:rsidRDefault="004047D8" w:rsidP="006804EA">
      <w:r>
        <w:t>Gene locality residuals can be interpreted independently to identify gene specific locality:</w:t>
      </w:r>
    </w:p>
    <w:p w14:paraId="4A0D3CED" w14:textId="77777777" w:rsidR="00503064" w:rsidRDefault="00F93BF5" w:rsidP="006804EA">
      <w:pPr>
        <w:pStyle w:val="Heading3"/>
      </w:pPr>
      <w:bookmarkStart w:id="59" w:name="_Ref447101571"/>
      <w:r>
        <w:t>Eq.</w:t>
      </w:r>
      <w:r w:rsidR="00503064">
        <w:t>4</w:t>
      </w:r>
      <w:bookmarkEnd w:id="59"/>
    </w:p>
    <w:p w14:paraId="78E73A58"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59B63189" w14:textId="77777777" w:rsidR="00804A79" w:rsidRDefault="003F2435" w:rsidP="006804EA">
      <w:r>
        <w:t xml:space="preserve">We note that, here, interactions among genes that originate from the same </w:t>
      </w:r>
      <w:r w:rsidR="005B467F">
        <w:t xml:space="preserve">effective </w:t>
      </w:r>
      <w:r w:rsidR="00E15E4C">
        <w:t>GWAS locus</w:t>
      </w:r>
      <w:r w:rsidR="00804A79">
        <w:t xml:space="preserve"> (i.e. cis-interactions)</w:t>
      </w:r>
      <w:r>
        <w:t xml:space="preserve"> </w:t>
      </w:r>
      <w:r w:rsidR="00804A79">
        <w:t>were</w:t>
      </w:r>
      <w:r>
        <w:t xml:space="preserve"> removed from density and locality calculations</w:t>
      </w:r>
      <w:r w:rsidR="00A912D6">
        <w:t xml:space="preserve"> due to a bias in cis co-expression</w:t>
      </w:r>
      <w:r>
        <w:t>.</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3D974071" w14:textId="77777777" w:rsidR="00804A79" w:rsidRDefault="00804A79" w:rsidP="006804EA">
      <w:r>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6E900990" w14:textId="77777777" w:rsidR="00FE1B03" w:rsidRDefault="00FE1B03" w:rsidP="00D04EE5">
      <w:pPr>
        <w:pStyle w:val="Heading2"/>
      </w:pPr>
      <w:r>
        <w:lastRenderedPageBreak/>
        <w:t>Simulating GWA studies using Gene Ontology (GO) terms</w:t>
      </w:r>
    </w:p>
    <w:p w14:paraId="26CBC357" w14:textId="77777777" w:rsidR="00C92B64" w:rsidRDefault="00D03396" w:rsidP="006804EA">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fied by a hypothetical GWA study.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804EA">
      <w:pPr>
        <w:pStyle w:val="Heading3"/>
      </w:pPr>
      <w:r>
        <w:t>Missing Candidate Rate</w:t>
      </w:r>
    </w:p>
    <w:p w14:paraId="278D39C0" w14:textId="77777777" w:rsidR="00D64D8E" w:rsidRPr="00294A97" w:rsidRDefault="00D64D8E" w:rsidP="006804EA">
      <w:pPr>
        <w:pStyle w:val="Heading3"/>
      </w:pPr>
      <w:bookmarkStart w:id="60" w:name="_Ref484125232"/>
      <w:r>
        <w:t>Eq.</w:t>
      </w:r>
      <w:r w:rsidR="005936F2">
        <w:t xml:space="preserve"> 6</w:t>
      </w:r>
      <w:bookmarkEnd w:id="60"/>
    </w:p>
    <w:p w14:paraId="6FED4933" w14:textId="7777777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D1E0A2E" w14:textId="77777777" w:rsidR="005936F2" w:rsidRDefault="005936F2" w:rsidP="005936F2">
      <w:pPr>
        <w:pStyle w:val="Heading3"/>
      </w:pPr>
      <w:r>
        <w:t>False Candidate Rate</w:t>
      </w:r>
    </w:p>
    <w:p w14:paraId="04799335" w14:textId="77777777" w:rsidR="005936F2" w:rsidRDefault="005936F2" w:rsidP="005936F2">
      <w:pPr>
        <w:pStyle w:val="Heading3"/>
      </w:pPr>
      <w:bookmarkStart w:id="61" w:name="_Ref458775441"/>
      <w:bookmarkStart w:id="62" w:name="_Ref484125256"/>
      <w:r>
        <w:t>Eq. 7</w:t>
      </w:r>
      <w:bookmarkEnd w:id="61"/>
      <w:bookmarkEnd w:id="62"/>
    </w:p>
    <w:p w14:paraId="4710FB8C"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18EF28A" w14:textId="77777777" w:rsidR="005936F2" w:rsidRDefault="005936F2" w:rsidP="006804EA">
      <w:pPr>
        <w:pStyle w:val="Heading3"/>
      </w:pPr>
    </w:p>
    <w:p w14:paraId="13FB7951" w14:textId="77777777" w:rsidR="00486D6A" w:rsidRDefault="00C02FF3" w:rsidP="006804EA">
      <w:pPr>
        <w:pStyle w:val="Heading3"/>
      </w:pPr>
      <w:r>
        <w:t>Simulating Missing candidate gene rate (MCR):</w:t>
      </w:r>
    </w:p>
    <w:p w14:paraId="3169E288" w14:textId="77777777"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46244789" w14:textId="77777777" w:rsidR="0067206C" w:rsidRDefault="0067206C" w:rsidP="006804EA">
      <w:pPr>
        <w:pStyle w:val="Heading3"/>
      </w:pPr>
      <w:r>
        <w:t xml:space="preserve">Adding false candidate genes by expanding </w:t>
      </w:r>
      <w:r w:rsidR="00D04EE5">
        <w:t>SNP-to-gene</w:t>
      </w:r>
      <w:r>
        <w:t xml:space="preserve"> mapping parameters</w:t>
      </w:r>
    </w:p>
    <w:p w14:paraId="78D91B39" w14:textId="77777777"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3BF64C59" w14:textId="77777777" w:rsidR="00393ABF" w:rsidRDefault="006053F5" w:rsidP="00D04EE5">
      <w:pPr>
        <w:pStyle w:val="Heading2"/>
      </w:pPr>
      <w:r>
        <w:t xml:space="preserve">Maize </w:t>
      </w:r>
      <w:r w:rsidR="00393ABF">
        <w:t>Ionome GWAS</w:t>
      </w:r>
    </w:p>
    <w:p w14:paraId="72DBC8DF" w14:textId="690EBBAA" w:rsidR="00EC6A5D" w:rsidRDefault="00393ABF" w:rsidP="006804E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 </w:t>
      </w:r>
      <w:r w:rsidR="009430C5">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9430C5">
        <w:fldChar w:fldCharType="separate"/>
      </w:r>
      <w:r w:rsidR="009430C5" w:rsidRPr="009430C5">
        <w:rPr>
          <w:noProof/>
        </w:rPr>
        <w:t>(Ziegler et al. 2017)</w:t>
      </w:r>
      <w:r w:rsidR="009430C5">
        <w:fldChar w:fldCharType="end"/>
      </w:r>
      <w:r w:rsidR="009430C5">
        <w:t>.</w:t>
      </w:r>
      <w:r>
        <w:t xml:space="preserve"> Outliers were removed from single seed measurements using median absolute deviation </w:t>
      </w:r>
      <w:r w:rsidR="00800A0A">
        <w:fldChar w:fldCharType="begin" w:fldLock="1"/>
      </w:r>
      <w:r w:rsidR="009430C5">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nd Gather 2012)", "plainTextFormattedCitation" : "(Davies and Gather 2012)", "previouslyFormattedCitation" : "(Davies and Gather 2012)" }, "properties" : { "noteIndex" : 0 }, "schema" : "https://github.com/citation-style-language/schema/raw/master/csl-citation.json" }</w:instrText>
      </w:r>
      <w:r w:rsidR="00800A0A">
        <w:fldChar w:fldCharType="separate"/>
      </w:r>
      <w:r w:rsidR="00C61012" w:rsidRPr="00C61012">
        <w:rPr>
          <w:noProof/>
        </w:rPr>
        <w:t>(Davies and Gather 2012)</w:t>
      </w:r>
      <w:r w:rsidR="00800A0A">
        <w:fldChar w:fldCharType="end"/>
      </w:r>
      <w:r>
        <w:t xml:space="preserve">. Basic linear unbiased predictors (BLUPs) for each elemental concentration were calculated across </w:t>
      </w:r>
      <w:r>
        <w:lastRenderedPageBreak/>
        <w:t xml:space="preserve">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74B60B58" w14:textId="77777777"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06DE2463" w14:textId="77777777"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13268F5B" w14:textId="77777777" w:rsidR="00DF4642" w:rsidRDefault="00DF4642" w:rsidP="00DF4642">
      <w:pPr>
        <w:pStyle w:val="Heading2"/>
      </w:pPr>
      <w:r>
        <w:t xml:space="preserve">Identifying </w:t>
      </w:r>
      <w:r w:rsidR="005E0894">
        <w:t xml:space="preserve">ionome </w:t>
      </w:r>
      <w:r>
        <w:t>high priority overlap (HPO) genes and HPO+ genes</w:t>
      </w:r>
    </w:p>
    <w:p w14:paraId="49566209" w14:textId="1AD77FE9" w:rsidR="005E0894" w:rsidRDefault="005E0894" w:rsidP="005E0894">
      <w:r>
        <w:t>Gene 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11FBD428" w14:textId="77777777" w:rsidR="00331862" w:rsidRDefault="006B0E79" w:rsidP="00331862">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0506B0B1" w14:textId="77777777" w:rsid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6CB52594" w14:textId="77777777" w:rsidR="00331862" w:rsidRDefault="008134F4" w:rsidP="0019068B">
      <w:pPr>
        <w:pStyle w:val="Heading2"/>
      </w:pPr>
      <w:r>
        <w:lastRenderedPageBreak/>
        <w:t>Reduced accession ZmPAN networks</w:t>
      </w:r>
    </w:p>
    <w:p w14:paraId="08B3B8F4" w14:textId="2BE107A9" w:rsidR="006B33EA" w:rsidRDefault="00331862" w:rsidP="004C07A6">
      <w:r>
        <w:t>Both the ZmPAN and ZmRoot networks were rebuilt using only the 20 accessions in common between the 503 ZmPAN and 46 ZmRoot experimental data se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 accession networks using the same approach as the full datasets.</w:t>
      </w:r>
    </w:p>
    <w:p w14:paraId="71CB1226" w14:textId="77777777" w:rsidR="006B33EA" w:rsidRDefault="006B33EA" w:rsidP="006804EA">
      <w:pPr>
        <w:pStyle w:val="Heading1"/>
      </w:pPr>
      <w:r>
        <w:t>References</w:t>
      </w:r>
    </w:p>
    <w:p w14:paraId="51B966DF" w14:textId="140DD0A5" w:rsidR="00663F8F" w:rsidRPr="00663F8F" w:rsidRDefault="003F1192" w:rsidP="00663F8F">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663F8F" w:rsidRPr="00663F8F">
        <w:rPr>
          <w:rFonts w:ascii="Calibri" w:hAnsi="Calibri" w:cs="Times New Roman"/>
          <w:noProof/>
          <w:szCs w:val="24"/>
        </w:rPr>
        <w:t xml:space="preserve">Anders, Simon, Paul Theodor Pyl, and Wolfgang Huber. 2014. “HTSeq - A Python Framework to Work with High-Throughput Sequencing Data.” </w:t>
      </w:r>
      <w:r w:rsidR="00663F8F" w:rsidRPr="00663F8F">
        <w:rPr>
          <w:rFonts w:ascii="Calibri" w:hAnsi="Calibri" w:cs="Times New Roman"/>
          <w:i/>
          <w:iCs/>
          <w:noProof/>
          <w:szCs w:val="24"/>
        </w:rPr>
        <w:t>Bioinformatics (Oxford, England)</w:t>
      </w:r>
      <w:r w:rsidR="00663F8F" w:rsidRPr="00663F8F">
        <w:rPr>
          <w:rFonts w:ascii="Calibri" w:hAnsi="Calibri" w:cs="Times New Roman"/>
          <w:noProof/>
          <w:szCs w:val="24"/>
        </w:rPr>
        <w:t xml:space="preserve"> 31 (2): 166–69. doi:10.1093/bioinformatics/btu638.</w:t>
      </w:r>
    </w:p>
    <w:p w14:paraId="50AC540D"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Andorf, Carson M, Ethalinda K Cannon, John L Portwood, Jack M Gardiner, Lisa C Harper, Mary L Schaeffer, Bremen L Braun, et al. 2015. “MaizeGDB Update: New Tools, Data and Interface for the Maize Model Organism Database.” </w:t>
      </w:r>
      <w:r w:rsidRPr="00663F8F">
        <w:rPr>
          <w:rFonts w:ascii="Calibri" w:hAnsi="Calibri" w:cs="Times New Roman"/>
          <w:i/>
          <w:iCs/>
          <w:noProof/>
          <w:szCs w:val="24"/>
        </w:rPr>
        <w:t>Nucleic Acids Research</w:t>
      </w:r>
      <w:r w:rsidRPr="00663F8F">
        <w:rPr>
          <w:rFonts w:ascii="Calibri" w:hAnsi="Calibri" w:cs="Times New Roman"/>
          <w:noProof/>
          <w:szCs w:val="24"/>
        </w:rPr>
        <w:t>, gkv1007. doi:10.1093/nar/gkv1007.</w:t>
      </w:r>
    </w:p>
    <w:p w14:paraId="7E21532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Asaro, A., G. Ziegler, C. Ziyomo, O. Hoekenga, B. Dilkes, and I. Baxter. 2016. “The Interaction of Genotype and Environment Determines Variation in the Maize Kernel Ionome.” </w:t>
      </w:r>
      <w:r w:rsidRPr="00663F8F">
        <w:rPr>
          <w:rFonts w:ascii="Calibri" w:hAnsi="Calibri" w:cs="Times New Roman"/>
          <w:i/>
          <w:iCs/>
          <w:noProof/>
          <w:szCs w:val="24"/>
        </w:rPr>
        <w:t>G3&amp;amp;#58; Genes|Genomes|Genetics</w:t>
      </w:r>
      <w:r w:rsidRPr="00663F8F">
        <w:rPr>
          <w:rFonts w:ascii="Calibri" w:hAnsi="Calibri" w:cs="Times New Roman"/>
          <w:noProof/>
          <w:szCs w:val="24"/>
        </w:rPr>
        <w:t xml:space="preserve"> 6 (December): 4175–83. doi:10.1534/g3.116.034827.</w:t>
      </w:r>
    </w:p>
    <w:p w14:paraId="5F81117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dri, D. V., V. M. Loyola-Vargas, C. D. Broeckling, C. De-la-Pena, M. Jasinski, D. Santelia, E. Martinoia, et al. 2007. “Altered Profile of Secondary Metabolites in the Root Exudates of Arabidopsis ATP-Binding Cassette Transporter Mutants.” </w:t>
      </w:r>
      <w:r w:rsidRPr="00663F8F">
        <w:rPr>
          <w:rFonts w:ascii="Calibri" w:hAnsi="Calibri" w:cs="Times New Roman"/>
          <w:i/>
          <w:iCs/>
          <w:noProof/>
          <w:szCs w:val="24"/>
        </w:rPr>
        <w:t>Plant Physiology</w:t>
      </w:r>
      <w:r w:rsidRPr="00663F8F">
        <w:rPr>
          <w:rFonts w:ascii="Calibri" w:hAnsi="Calibri" w:cs="Times New Roman"/>
          <w:noProof/>
          <w:szCs w:val="24"/>
        </w:rPr>
        <w:t xml:space="preserve"> 146 (2): 762–71. doi:10.1104/pp.107.109587.</w:t>
      </w:r>
    </w:p>
    <w:p w14:paraId="7587982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xter, Ivan. 2010. “Ionomics: The Functional Genomics of Elements.” </w:t>
      </w:r>
      <w:r w:rsidRPr="00663F8F">
        <w:rPr>
          <w:rFonts w:ascii="Calibri" w:hAnsi="Calibri" w:cs="Times New Roman"/>
          <w:i/>
          <w:iCs/>
          <w:noProof/>
          <w:szCs w:val="24"/>
        </w:rPr>
        <w:t>Briefings in Functional Genomics</w:t>
      </w:r>
      <w:r w:rsidRPr="00663F8F">
        <w:rPr>
          <w:rFonts w:ascii="Calibri" w:hAnsi="Calibri" w:cs="Times New Roman"/>
          <w:noProof/>
          <w:szCs w:val="24"/>
        </w:rPr>
        <w:t xml:space="preserve"> 9 (2): 149–56. doi:10.1093/bfgp/elp055.</w:t>
      </w:r>
    </w:p>
    <w:p w14:paraId="6DE6256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xter, Ivan, and Brian P Dilkes. 2012. “Elemental Profiles Reflect Plant Adaptations to the Environment.” </w:t>
      </w:r>
      <w:r w:rsidRPr="00663F8F">
        <w:rPr>
          <w:rFonts w:ascii="Calibri" w:hAnsi="Calibri" w:cs="Times New Roman"/>
          <w:i/>
          <w:iCs/>
          <w:noProof/>
          <w:szCs w:val="24"/>
        </w:rPr>
        <w:t>Science (New York, N.Y.)</w:t>
      </w:r>
      <w:r w:rsidRPr="00663F8F">
        <w:rPr>
          <w:rFonts w:ascii="Calibri" w:hAnsi="Calibri" w:cs="Times New Roman"/>
          <w:noProof/>
          <w:szCs w:val="24"/>
        </w:rPr>
        <w:t xml:space="preserve"> 336 (6089): 1661–63. doi:10.1126/science.1219992.</w:t>
      </w:r>
    </w:p>
    <w:p w14:paraId="3134E01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xter, Ivan R., Gregory Ziegler, Brett Lahner, Michael V. Mickelbart, Rachel Foley, John Danku, Paul Armstrong, David E. Salt, and Owen A. Hoekenga. 2014. “Single-Kernel Ionomic Profiles Are Highly Heritable Indicators of Genetic and Environmental Influences on Elemental Accumulation in Maize Grain (Zea Mays).” </w:t>
      </w:r>
      <w:r w:rsidRPr="00663F8F">
        <w:rPr>
          <w:rFonts w:ascii="Calibri" w:hAnsi="Calibri" w:cs="Times New Roman"/>
          <w:i/>
          <w:iCs/>
          <w:noProof/>
          <w:szCs w:val="24"/>
        </w:rPr>
        <w:t>PLoS ONE</w:t>
      </w:r>
      <w:r w:rsidRPr="00663F8F">
        <w:rPr>
          <w:rFonts w:ascii="Calibri" w:hAnsi="Calibri" w:cs="Times New Roman"/>
          <w:noProof/>
          <w:szCs w:val="24"/>
        </w:rPr>
        <w:t xml:space="preserve"> 9 (1). doi:10.1371/journal.pone.0087628.</w:t>
      </w:r>
    </w:p>
    <w:p w14:paraId="5484C05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xter, Ivan R, Olga Vitek, Brett Lahner, Balasubramaniam Muthukumar, Monica Borghi, Joe Morrissey, Mary Lou Guerinot, and David E Salt. 2008. “The Leaf Ionome as a Multivariable System to Detect a Plant’s Physiological Status.” </w:t>
      </w:r>
      <w:r w:rsidRPr="00663F8F">
        <w:rPr>
          <w:rFonts w:ascii="Calibri" w:hAnsi="Calibri" w:cs="Times New Roman"/>
          <w:i/>
          <w:iCs/>
          <w:noProof/>
          <w:szCs w:val="24"/>
        </w:rPr>
        <w:t>Proceedings of the National Academy of Sciences of the United States of America</w:t>
      </w:r>
      <w:r w:rsidRPr="00663F8F">
        <w:rPr>
          <w:rFonts w:ascii="Calibri" w:hAnsi="Calibri" w:cs="Times New Roman"/>
          <w:noProof/>
          <w:szCs w:val="24"/>
        </w:rPr>
        <w:t xml:space="preserve"> 105 (33): 12081–86. doi:10.1073/pnas.0804175105.</w:t>
      </w:r>
    </w:p>
    <w:p w14:paraId="03D2E2F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Baxter, Ivan, Jason Tchieu, Michael R Sussman, Marc Boutry, Michael G Palmgren, Michael Gribskov, Jeffrey F Harper, and Kristian B Axelsen. 2003. “Genomic Comparison of P-Type ATPase Ion Pumps in Arabidopsis and Rice 1” 132 (June): 618–28. doi:10.1104/pp.103.021923.dresa.</w:t>
      </w:r>
    </w:p>
    <w:p w14:paraId="4C598A5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radbury, Peter J, Zhiwu Zhang, Dallas E Kroon, Terry M Casstevens, Yogesh Ramdoss, and Edward S Buckler. 2007. “TASSEL: Software for Association Mapping of Complex Traits in Diverse Samples.” </w:t>
      </w:r>
      <w:r w:rsidRPr="00663F8F">
        <w:rPr>
          <w:rFonts w:ascii="Calibri" w:hAnsi="Calibri" w:cs="Times New Roman"/>
          <w:i/>
          <w:iCs/>
          <w:noProof/>
          <w:szCs w:val="24"/>
        </w:rPr>
        <w:t>Bioinformatics (Oxford, England)</w:t>
      </w:r>
      <w:r w:rsidRPr="00663F8F">
        <w:rPr>
          <w:rFonts w:ascii="Calibri" w:hAnsi="Calibri" w:cs="Times New Roman"/>
          <w:noProof/>
          <w:szCs w:val="24"/>
        </w:rPr>
        <w:t xml:space="preserve"> 23 (19): 2633–35. doi:10.1093/bioinformatics/btm308.</w:t>
      </w:r>
    </w:p>
    <w:p w14:paraId="221C6A4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lastRenderedPageBreak/>
        <w:t xml:space="preserve">Buckler, Edward S, James B Holland, Peter J Bradbury, Charlotte B Acharya, Patrick J Brown, Chris Browne, Elhan Ersoz, et al. 2009. “The Genetic Architecture of Maize Flowering Time.” </w:t>
      </w:r>
      <w:r w:rsidRPr="00663F8F">
        <w:rPr>
          <w:rFonts w:ascii="Calibri" w:hAnsi="Calibri" w:cs="Times New Roman"/>
          <w:i/>
          <w:iCs/>
          <w:noProof/>
          <w:szCs w:val="24"/>
        </w:rPr>
        <w:t>Science (New York, N.Y.)</w:t>
      </w:r>
      <w:r w:rsidRPr="00663F8F">
        <w:rPr>
          <w:rFonts w:ascii="Calibri" w:hAnsi="Calibri" w:cs="Times New Roman"/>
          <w:noProof/>
          <w:szCs w:val="24"/>
        </w:rPr>
        <w:t xml:space="preserve"> 325 (5941): 714–18. doi:10.1126/science.1174276.</w:t>
      </w:r>
    </w:p>
    <w:p w14:paraId="3725A3E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unyavanich, Supinda, Eric E Schadt, Blanca E Himes, Jessica Lasky-Su, Weiliang Qiu, Ross Lazarus, John P Ziniti, et al. 2014. “Integrated Genome-Wide Association, Coexpression Network, and Expression Single Nucleotide Polymorphism Analysis Identifies Novel Pathway in Allergic Rhinitis.” </w:t>
      </w:r>
      <w:r w:rsidRPr="00663F8F">
        <w:rPr>
          <w:rFonts w:ascii="Calibri" w:hAnsi="Calibri" w:cs="Times New Roman"/>
          <w:i/>
          <w:iCs/>
          <w:noProof/>
          <w:szCs w:val="24"/>
        </w:rPr>
        <w:t>BMC Medical Genomics</w:t>
      </w:r>
      <w:r w:rsidRPr="00663F8F">
        <w:rPr>
          <w:rFonts w:ascii="Calibri" w:hAnsi="Calibri" w:cs="Times New Roman"/>
          <w:noProof/>
          <w:szCs w:val="24"/>
        </w:rPr>
        <w:t xml:space="preserve"> 7 (1): 48. doi:10.1186/1755-8794-7-48.</w:t>
      </w:r>
    </w:p>
    <w:p w14:paraId="3A0E59D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alabrese, Gina M., Larry D. Mesner, Joseph P. Stains, Steven M. Tommasini, Mark C. Horowitz, Clifford J. Rosen, and Charles R. Farber. 2017. “Integrating GWAS and Co-Expression Network Data Identifies Bone Mineral Density Genes SPTBN1 and MARK3 and an Osteoblast Functional Module.” </w:t>
      </w:r>
      <w:r w:rsidRPr="00663F8F">
        <w:rPr>
          <w:rFonts w:ascii="Calibri" w:hAnsi="Calibri" w:cs="Times New Roman"/>
          <w:i/>
          <w:iCs/>
          <w:noProof/>
          <w:szCs w:val="24"/>
        </w:rPr>
        <w:t>Cell Systems</w:t>
      </w:r>
      <w:r w:rsidRPr="00663F8F">
        <w:rPr>
          <w:rFonts w:ascii="Calibri" w:hAnsi="Calibri" w:cs="Times New Roman"/>
          <w:noProof/>
          <w:szCs w:val="24"/>
        </w:rPr>
        <w:t xml:space="preserve"> 4 (1). Elsevier Inc.: 46–59.e4. doi:10.1016/j.cels.2016.10.014.</w:t>
      </w:r>
    </w:p>
    <w:p w14:paraId="539892E6"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aldwell, Katherine S., Joanne Russell, Peter Langridge, and Wayne Powell. 2006. “Extreme Population-Dependent Linkage Disequilibrium Detected in an Inbreeding Plant Species, Hordeum Vulgare.” </w:t>
      </w:r>
      <w:r w:rsidRPr="00663F8F">
        <w:rPr>
          <w:rFonts w:ascii="Calibri" w:hAnsi="Calibri" w:cs="Times New Roman"/>
          <w:i/>
          <w:iCs/>
          <w:noProof/>
          <w:szCs w:val="24"/>
        </w:rPr>
        <w:t>Genetics</w:t>
      </w:r>
      <w:r w:rsidRPr="00663F8F">
        <w:rPr>
          <w:rFonts w:ascii="Calibri" w:hAnsi="Calibri" w:cs="Times New Roman"/>
          <w:noProof/>
          <w:szCs w:val="24"/>
        </w:rPr>
        <w:t xml:space="preserve"> 172 (1): 557–67. doi:10.1534/genetics.104.038489.</w:t>
      </w:r>
    </w:p>
    <w:p w14:paraId="1F48519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astelletti, Sara, Roberto Tuberosa, Massimo Pindo, and Silvio Salvi. 2014. “A MITE Transposon Insertion Is Associated with Differential Methylation at the Maize Flowering Time QTL Vgt1.” </w:t>
      </w:r>
      <w:r w:rsidRPr="00663F8F">
        <w:rPr>
          <w:rFonts w:ascii="Calibri" w:hAnsi="Calibri" w:cs="Times New Roman"/>
          <w:i/>
          <w:iCs/>
          <w:noProof/>
          <w:szCs w:val="24"/>
        </w:rPr>
        <w:t>G3 (Bethesda, Md.)</w:t>
      </w:r>
      <w:r w:rsidRPr="00663F8F">
        <w:rPr>
          <w:rFonts w:ascii="Calibri" w:hAnsi="Calibri" w:cs="Times New Roman"/>
          <w:noProof/>
          <w:szCs w:val="24"/>
        </w:rPr>
        <w:t xml:space="preserve"> 4 (5): 805–12. doi:10.1534/g3.114.010686.</w:t>
      </w:r>
    </w:p>
    <w:p w14:paraId="346E744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hao, D.-Y., K. Gable, M. Chen, I. Baxter, C. R. Dietrich, E. B. Cahoon, M. L. Guerinot, et al. 2011. “Sphingolipids in the Root Play an Important Role in Regulating the Leaf Ionome in Arabidopsis Thaliana.” </w:t>
      </w:r>
      <w:r w:rsidRPr="00663F8F">
        <w:rPr>
          <w:rFonts w:ascii="Calibri" w:hAnsi="Calibri" w:cs="Times New Roman"/>
          <w:i/>
          <w:iCs/>
          <w:noProof/>
          <w:szCs w:val="24"/>
        </w:rPr>
        <w:t>The Plant Cell</w:t>
      </w:r>
      <w:r w:rsidRPr="00663F8F">
        <w:rPr>
          <w:rFonts w:ascii="Calibri" w:hAnsi="Calibri" w:cs="Times New Roman"/>
          <w:noProof/>
          <w:szCs w:val="24"/>
        </w:rPr>
        <w:t xml:space="preserve"> 23 (3): 1061–81. doi:10.1105/tpc.110.079095.</w:t>
      </w:r>
    </w:p>
    <w:p w14:paraId="0C70B08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hia, Jer-Ming, Chi Song, Peter J Bradbury, Denise Costich, Natalia de Leon, John Doebley, Robert J Elshire, et al. 2012. “Maize HapMap2 Identifies Extant Variation from a Genome in Flux.” </w:t>
      </w:r>
      <w:r w:rsidRPr="00663F8F">
        <w:rPr>
          <w:rFonts w:ascii="Calibri" w:hAnsi="Calibri" w:cs="Times New Roman"/>
          <w:i/>
          <w:iCs/>
          <w:noProof/>
          <w:szCs w:val="24"/>
        </w:rPr>
        <w:t>Nature Genetics</w:t>
      </w:r>
      <w:r w:rsidRPr="00663F8F">
        <w:rPr>
          <w:rFonts w:ascii="Calibri" w:hAnsi="Calibri" w:cs="Times New Roman"/>
          <w:noProof/>
          <w:szCs w:val="24"/>
        </w:rPr>
        <w:t xml:space="preserve"> 44 (7). Nature Publishing Group: 803–7. doi:10.1038/ng.2313.</w:t>
      </w:r>
    </w:p>
    <w:p w14:paraId="5A2FE20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663F8F">
        <w:rPr>
          <w:rFonts w:ascii="Calibri" w:hAnsi="Calibri" w:cs="Times New Roman"/>
          <w:i/>
          <w:iCs/>
          <w:noProof/>
          <w:szCs w:val="24"/>
        </w:rPr>
        <w:t>Nature Genetics</w:t>
      </w:r>
      <w:r w:rsidRPr="00663F8F">
        <w:rPr>
          <w:rFonts w:ascii="Calibri" w:hAnsi="Calibri" w:cs="Times New Roman"/>
          <w:noProof/>
          <w:szCs w:val="24"/>
        </w:rPr>
        <w:t xml:space="preserve"> 38 (5): 594–97. doi:10.1038/ng1784.</w:t>
      </w:r>
    </w:p>
    <w:p w14:paraId="79FE59D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ook, Jason P, Michael D McMullen, James B Holland, Feng Tian, Peter Bradbury, Jeffrey Ross-Ibarra, Edward S Buckler, and Sherry a Flint-Garcia. 2012. “Genetic Architecture of Maize Kernel Composition in the Nested Association Mapping and Inbred Association Panels.” </w:t>
      </w:r>
      <w:r w:rsidRPr="00663F8F">
        <w:rPr>
          <w:rFonts w:ascii="Calibri" w:hAnsi="Calibri" w:cs="Times New Roman"/>
          <w:i/>
          <w:iCs/>
          <w:noProof/>
          <w:szCs w:val="24"/>
        </w:rPr>
        <w:t>Plant Physiology</w:t>
      </w:r>
      <w:r w:rsidRPr="00663F8F">
        <w:rPr>
          <w:rFonts w:ascii="Calibri" w:hAnsi="Calibri" w:cs="Times New Roman"/>
          <w:noProof/>
          <w:szCs w:val="24"/>
        </w:rPr>
        <w:t xml:space="preserve"> 158 (2): 824–34. doi:10.1104/pp.111.185033.</w:t>
      </w:r>
    </w:p>
    <w:p w14:paraId="2DC880C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Davies, Laurie, and Ursula Gather. 2012. “The Identification of Multiple Outliers.” </w:t>
      </w:r>
      <w:r w:rsidRPr="00663F8F">
        <w:rPr>
          <w:rFonts w:ascii="Calibri" w:hAnsi="Calibri" w:cs="Times New Roman"/>
          <w:i/>
          <w:iCs/>
          <w:noProof/>
          <w:szCs w:val="24"/>
        </w:rPr>
        <w:t>Journal of the American Statistical Association</w:t>
      </w:r>
      <w:r w:rsidRPr="00663F8F">
        <w:rPr>
          <w:rFonts w:ascii="Calibri" w:hAnsi="Calibri" w:cs="Times New Roman"/>
          <w:noProof/>
          <w:szCs w:val="24"/>
        </w:rPr>
        <w:t>, February. Taylor &amp; Francis Group. http://www.tandfonline.com/doi/abs/10.1080/01621459.1993.10476339.</w:t>
      </w:r>
    </w:p>
    <w:p w14:paraId="0000B0F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Dongen, Stijn van. 2000. “MCL: A Cluster Algoithm for Graphs.” Center for Information Workshop.</w:t>
      </w:r>
    </w:p>
    <w:p w14:paraId="35913AA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Elshire, Robert J, Jeffrey C Glaubitz, Qi Sun, Jesse A Poland, Ken Kawamoto, Edward S Buckler, and Sharon E Mitchell. 2011. “A Robust, Simple Genotyping-by-Sequencing (GBS) Approach for High Diversity Species.” </w:t>
      </w:r>
      <w:r w:rsidRPr="00663F8F">
        <w:rPr>
          <w:rFonts w:ascii="Calibri" w:hAnsi="Calibri" w:cs="Times New Roman"/>
          <w:i/>
          <w:iCs/>
          <w:noProof/>
          <w:szCs w:val="24"/>
        </w:rPr>
        <w:t>PloS One</w:t>
      </w:r>
      <w:r w:rsidRPr="00663F8F">
        <w:rPr>
          <w:rFonts w:ascii="Calibri" w:hAnsi="Calibri" w:cs="Times New Roman"/>
          <w:noProof/>
          <w:szCs w:val="24"/>
        </w:rPr>
        <w:t xml:space="preserve"> 6 (5): e19379. doi:10.1371/journal.pone.0019379.</w:t>
      </w:r>
    </w:p>
    <w:p w14:paraId="1F83495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663F8F">
        <w:rPr>
          <w:rFonts w:ascii="Calibri" w:hAnsi="Calibri" w:cs="Times New Roman"/>
          <w:i/>
          <w:iCs/>
          <w:noProof/>
          <w:szCs w:val="24"/>
        </w:rPr>
        <w:t>The Plant Cell</w:t>
      </w:r>
      <w:r w:rsidRPr="00663F8F">
        <w:rPr>
          <w:rFonts w:ascii="Calibri" w:hAnsi="Calibri" w:cs="Times New Roman"/>
          <w:noProof/>
          <w:szCs w:val="24"/>
        </w:rPr>
        <w:t xml:space="preserve"> 27 (October): tpc.15.00394. doi:10.1105/tpc.15.00394.</w:t>
      </w:r>
    </w:p>
    <w:p w14:paraId="0AA0A8B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lastRenderedPageBreak/>
        <w:t xml:space="preserve">Fu, Jingye, Fei Ren, Xuan Lu, Hongjie Mao, Meimei Xu, Jörg Degenhardt, Reuben J. Peters, and Qiang Wang. 2016. “A Tandem Array of </w:t>
      </w:r>
      <w:r w:rsidRPr="00663F8F">
        <w:rPr>
          <w:rFonts w:ascii="Calibri" w:hAnsi="Calibri" w:cs="Times New Roman"/>
          <w:i/>
          <w:iCs/>
          <w:noProof/>
          <w:szCs w:val="24"/>
        </w:rPr>
        <w:t>Ent</w:t>
      </w:r>
      <w:r w:rsidRPr="00663F8F">
        <w:rPr>
          <w:rFonts w:ascii="Calibri" w:hAnsi="Calibri" w:cs="Times New Roman"/>
          <w:noProof/>
          <w:szCs w:val="24"/>
        </w:rPr>
        <w:t xml:space="preserve"> -Kaurene Synthases in Maize with Roles in Gibberellin and More Specialized Metabolism.” </w:t>
      </w:r>
      <w:r w:rsidRPr="00663F8F">
        <w:rPr>
          <w:rFonts w:ascii="Calibri" w:hAnsi="Calibri" w:cs="Times New Roman"/>
          <w:i/>
          <w:iCs/>
          <w:noProof/>
          <w:szCs w:val="24"/>
        </w:rPr>
        <w:t>Plant Physiology</w:t>
      </w:r>
      <w:r w:rsidRPr="00663F8F">
        <w:rPr>
          <w:rFonts w:ascii="Calibri" w:hAnsi="Calibri" w:cs="Times New Roman"/>
          <w:noProof/>
          <w:szCs w:val="24"/>
        </w:rPr>
        <w:t xml:space="preserve"> 170 (2): 742–51. doi:10.1104/pp.15.01727.</w:t>
      </w:r>
    </w:p>
    <w:p w14:paraId="5074DA08"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Ghazalpour, Anatole, Sudheer Doss, Bin Zhang, Susanna Wang, Christopher Plaisier, Ruth Castellanos, Alec Brozell, et al. 2006. “Integrating Genetic and Network Analysis to Characterize Genes Related to Mouse Weight.” Edited by Greg Gibson. </w:t>
      </w:r>
      <w:r w:rsidRPr="00663F8F">
        <w:rPr>
          <w:rFonts w:ascii="Calibri" w:hAnsi="Calibri" w:cs="Times New Roman"/>
          <w:i/>
          <w:iCs/>
          <w:noProof/>
          <w:szCs w:val="24"/>
        </w:rPr>
        <w:t>PLoS Genetics</w:t>
      </w:r>
      <w:r w:rsidRPr="00663F8F">
        <w:rPr>
          <w:rFonts w:ascii="Calibri" w:hAnsi="Calibri" w:cs="Times New Roman"/>
          <w:noProof/>
          <w:szCs w:val="24"/>
        </w:rPr>
        <w:t xml:space="preserve"> 2 (8). Public Library of Science: e130. doi:10.1371/journal.pgen.0020130.</w:t>
      </w:r>
    </w:p>
    <w:p w14:paraId="2DDD3A2D"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Gore, Michael a, Jer-Ming Chia, Robert J Elshire, Qi Sun, Elhan S Ersoz, Bonnie L Hurwitz, Jason a Peiffer, et al. 2009. “A First-Generation Haplotype Map of Maize.” </w:t>
      </w:r>
      <w:r w:rsidRPr="00663F8F">
        <w:rPr>
          <w:rFonts w:ascii="Calibri" w:hAnsi="Calibri" w:cs="Times New Roman"/>
          <w:i/>
          <w:iCs/>
          <w:noProof/>
          <w:szCs w:val="24"/>
        </w:rPr>
        <w:t>Science (New York, N.Y.)</w:t>
      </w:r>
      <w:r w:rsidRPr="00663F8F">
        <w:rPr>
          <w:rFonts w:ascii="Calibri" w:hAnsi="Calibri" w:cs="Times New Roman"/>
          <w:noProof/>
          <w:szCs w:val="24"/>
        </w:rPr>
        <w:t xml:space="preserve"> 326 (5956): 1115–17. doi:10.1126/science.1177837.</w:t>
      </w:r>
    </w:p>
    <w:p w14:paraId="1B0D9EF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Guerinot, Mary Lou, and David E Salt. 2017. “Fortified Foods and Phytoremediation . Two Sides of the Same Coin 1” 3755.</w:t>
      </w:r>
    </w:p>
    <w:p w14:paraId="7497988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Harris, M a, J Clark, a Ireland, J Lomax, M Ashburner, R Foulger, K Eilbeck, et al. 2004. “The Gene Ontology (GO) Database and Informatics Resource.” </w:t>
      </w:r>
      <w:r w:rsidRPr="00663F8F">
        <w:rPr>
          <w:rFonts w:ascii="Calibri" w:hAnsi="Calibri" w:cs="Times New Roman"/>
          <w:i/>
          <w:iCs/>
          <w:noProof/>
          <w:szCs w:val="24"/>
        </w:rPr>
        <w:t>Nucleic Acids Research</w:t>
      </w:r>
      <w:r w:rsidRPr="00663F8F">
        <w:rPr>
          <w:rFonts w:ascii="Calibri" w:hAnsi="Calibri" w:cs="Times New Roman"/>
          <w:noProof/>
          <w:szCs w:val="24"/>
        </w:rPr>
        <w:t xml:space="preserve"> 32 (Database issue): D258-61. doi:10.1093/nar/gkh036.</w:t>
      </w:r>
    </w:p>
    <w:p w14:paraId="76C290F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Hirsch, Candice N, Jillian M Foerster, James M Johnson, Rajandeep S Sekhon, German Muttoni, Brieanne Vaillancourt, Francisco Peñagaricano, et al. 2014. “Insights into the Maize Pan-Genome and Pan-Transcriptome.” </w:t>
      </w:r>
      <w:r w:rsidRPr="00663F8F">
        <w:rPr>
          <w:rFonts w:ascii="Calibri" w:hAnsi="Calibri" w:cs="Times New Roman"/>
          <w:i/>
          <w:iCs/>
          <w:noProof/>
          <w:szCs w:val="24"/>
        </w:rPr>
        <w:t>The Plant Cell</w:t>
      </w:r>
      <w:r w:rsidRPr="00663F8F">
        <w:rPr>
          <w:rFonts w:ascii="Calibri" w:hAnsi="Calibri" w:cs="Times New Roman"/>
          <w:noProof/>
          <w:szCs w:val="24"/>
        </w:rPr>
        <w:t xml:space="preserve"> 26 (1): 121–35. doi:10.1105/tpc.113.119982.</w:t>
      </w:r>
    </w:p>
    <w:p w14:paraId="2140103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Hung, H-Y, C Browne, K Guill, N Coles, M Eller, A Garcia, N Lepak, et al. 2012. “The Relationship between Parental Genetic or Phenotypic Divergence and Progeny Variation in the Maize Nested Association Mapping Population.” </w:t>
      </w:r>
      <w:r w:rsidRPr="00663F8F">
        <w:rPr>
          <w:rFonts w:ascii="Calibri" w:hAnsi="Calibri" w:cs="Times New Roman"/>
          <w:i/>
          <w:iCs/>
          <w:noProof/>
          <w:szCs w:val="24"/>
        </w:rPr>
        <w:t>Heredity</w:t>
      </w:r>
      <w:r w:rsidRPr="00663F8F">
        <w:rPr>
          <w:rFonts w:ascii="Calibri" w:hAnsi="Calibri" w:cs="Times New Roman"/>
          <w:noProof/>
          <w:szCs w:val="24"/>
        </w:rPr>
        <w:t xml:space="preserve"> 108 (5): 490–99. doi:10.1038/hdy.2011.103.</w:t>
      </w:r>
    </w:p>
    <w:p w14:paraId="31BA3E7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Katagiri, Takeshi, Kanako Ishiyama, Tomohiko Kato, Satoshi Tabata, Masatomo Kobayashi, and Kazuo Shinozaki. 2005. “An Important Role of Phosphatidic Acid in ABA Signaling during Germination in Arabidopsis Thaliana.” </w:t>
      </w:r>
      <w:r w:rsidRPr="00663F8F">
        <w:rPr>
          <w:rFonts w:ascii="Calibri" w:hAnsi="Calibri" w:cs="Times New Roman"/>
          <w:i/>
          <w:iCs/>
          <w:noProof/>
          <w:szCs w:val="24"/>
        </w:rPr>
        <w:t>Plant Journal</w:t>
      </w:r>
      <w:r w:rsidRPr="00663F8F">
        <w:rPr>
          <w:rFonts w:ascii="Calibri" w:hAnsi="Calibri" w:cs="Times New Roman"/>
          <w:noProof/>
          <w:szCs w:val="24"/>
        </w:rPr>
        <w:t xml:space="preserve"> 43 (1): 107–17. doi:10.1111/j.1365-313X.2005.02431.x.</w:t>
      </w:r>
    </w:p>
    <w:p w14:paraId="50FBD93D"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Koch, Evan, Mickey Ristroph, and Mark Kirkpatrick. 2013. “Long Range Linkage Disequilibrium across the Human Genome” 8 (12). doi:10.1371/journal.pone.0080754.</w:t>
      </w:r>
    </w:p>
    <w:p w14:paraId="68C9C9DB"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Kump, Kristen L, Peter J Bradbury, Randall J Wisser, Edward S Buckler, Araby R Belcher, Marco a Oropeza-Rosas, John C Zwonitzer, et al. 2011. “Genome-Wide Association Study of Quantitative Resistance to Southern Leaf Blight in the Maize Nested Association Mapping Population.” </w:t>
      </w:r>
      <w:r w:rsidRPr="00663F8F">
        <w:rPr>
          <w:rFonts w:ascii="Calibri" w:hAnsi="Calibri" w:cs="Times New Roman"/>
          <w:i/>
          <w:iCs/>
          <w:noProof/>
          <w:szCs w:val="24"/>
        </w:rPr>
        <w:t>Nature Genetics</w:t>
      </w:r>
      <w:r w:rsidRPr="00663F8F">
        <w:rPr>
          <w:rFonts w:ascii="Calibri" w:hAnsi="Calibri" w:cs="Times New Roman"/>
          <w:noProof/>
          <w:szCs w:val="24"/>
        </w:rPr>
        <w:t xml:space="preserve"> 43 (2): 163–68. doi:10.1038/ng.747.</w:t>
      </w:r>
    </w:p>
    <w:p w14:paraId="2051C87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awit, Shai J., Heidi M. Wych, Deping Xu, Suman Kundu, and Dwight T. Tomes. 2010. “Maize Della Proteins Dwarf plant8 and Dwarf plant9 as Modulators of Plant Development.” </w:t>
      </w:r>
      <w:r w:rsidRPr="00663F8F">
        <w:rPr>
          <w:rFonts w:ascii="Calibri" w:hAnsi="Calibri" w:cs="Times New Roman"/>
          <w:i/>
          <w:iCs/>
          <w:noProof/>
          <w:szCs w:val="24"/>
        </w:rPr>
        <w:t>Plant and Cell Physiology</w:t>
      </w:r>
      <w:r w:rsidRPr="00663F8F">
        <w:rPr>
          <w:rFonts w:ascii="Calibri" w:hAnsi="Calibri" w:cs="Times New Roman"/>
          <w:noProof/>
          <w:szCs w:val="24"/>
        </w:rPr>
        <w:t xml:space="preserve"> 51 (11): 1854–68. doi:10.1093/pcp/pcq153.</w:t>
      </w:r>
    </w:p>
    <w:p w14:paraId="7C83C136"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i, Heng, and Richard Durbin. 2009. “Fast and Accurate Short Read Alignment with Burrows-Wheeler Transform.” </w:t>
      </w:r>
      <w:r w:rsidRPr="00663F8F">
        <w:rPr>
          <w:rFonts w:ascii="Calibri" w:hAnsi="Calibri" w:cs="Times New Roman"/>
          <w:i/>
          <w:iCs/>
          <w:noProof/>
          <w:szCs w:val="24"/>
        </w:rPr>
        <w:t>Bioinformatics (Oxford, England)</w:t>
      </w:r>
      <w:r w:rsidRPr="00663F8F">
        <w:rPr>
          <w:rFonts w:ascii="Calibri" w:hAnsi="Calibri" w:cs="Times New Roman"/>
          <w:noProof/>
          <w:szCs w:val="24"/>
        </w:rPr>
        <w:t xml:space="preserve"> 25 (14): 1754–60. doi:10.1093/bioinformatics/btp324.</w:t>
      </w:r>
    </w:p>
    <w:p w14:paraId="659821D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i, Min, Jian-er Chen, Jian-xin Wang, Bin Hu, and Gang Chen. 2008. “Modifying the DPClus Algorithm for Identifying Protein Complexes Based on New Topological Structures.” </w:t>
      </w:r>
      <w:r w:rsidRPr="00663F8F">
        <w:rPr>
          <w:rFonts w:ascii="Calibri" w:hAnsi="Calibri" w:cs="Times New Roman"/>
          <w:i/>
          <w:iCs/>
          <w:noProof/>
          <w:szCs w:val="24"/>
        </w:rPr>
        <w:t>BMC Bioinformatics</w:t>
      </w:r>
      <w:r w:rsidRPr="00663F8F">
        <w:rPr>
          <w:rFonts w:ascii="Calibri" w:hAnsi="Calibri" w:cs="Times New Roman"/>
          <w:noProof/>
          <w:szCs w:val="24"/>
        </w:rPr>
        <w:t xml:space="preserve"> 9 (1). BioMed Central: 398. doi:10.1186/1471-2105-9-398.</w:t>
      </w:r>
    </w:p>
    <w:p w14:paraId="1857EED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indgreen, Stinus. 2012. “AdapterRemoval: Easy Cleaning of next-Generation Sequencing Reads.” </w:t>
      </w:r>
      <w:r w:rsidRPr="00663F8F">
        <w:rPr>
          <w:rFonts w:ascii="Calibri" w:hAnsi="Calibri" w:cs="Times New Roman"/>
          <w:i/>
          <w:iCs/>
          <w:noProof/>
          <w:szCs w:val="24"/>
        </w:rPr>
        <w:t xml:space="preserve">BMC </w:t>
      </w:r>
      <w:r w:rsidRPr="00663F8F">
        <w:rPr>
          <w:rFonts w:ascii="Calibri" w:hAnsi="Calibri" w:cs="Times New Roman"/>
          <w:i/>
          <w:iCs/>
          <w:noProof/>
          <w:szCs w:val="24"/>
        </w:rPr>
        <w:lastRenderedPageBreak/>
        <w:t>Research Notes</w:t>
      </w:r>
      <w:r w:rsidRPr="00663F8F">
        <w:rPr>
          <w:rFonts w:ascii="Calibri" w:hAnsi="Calibri" w:cs="Times New Roman"/>
          <w:noProof/>
          <w:szCs w:val="24"/>
        </w:rPr>
        <w:t xml:space="preserve"> 5 (1): 337. doi:10.1186/1756-0500-5-337.</w:t>
      </w:r>
    </w:p>
    <w:p w14:paraId="0072292A"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ouwers, Marieke, Rechien Bader, Max Haring, Roel van Driel, Wouter de Laat, and Maike Stam. 2009. “Tissue- and Expression Level-Specific Chromatin Looping at Maize b1 Epialleles.” </w:t>
      </w:r>
      <w:r w:rsidRPr="00663F8F">
        <w:rPr>
          <w:rFonts w:ascii="Calibri" w:hAnsi="Calibri" w:cs="Times New Roman"/>
          <w:i/>
          <w:iCs/>
          <w:noProof/>
          <w:szCs w:val="24"/>
        </w:rPr>
        <w:t>The Plant Cell</w:t>
      </w:r>
      <w:r w:rsidRPr="00663F8F">
        <w:rPr>
          <w:rFonts w:ascii="Calibri" w:hAnsi="Calibri" w:cs="Times New Roman"/>
          <w:noProof/>
          <w:szCs w:val="24"/>
        </w:rPr>
        <w:t xml:space="preserve"> 21 (3): 832–42. doi:10.1105/tpc.108.064329.</w:t>
      </w:r>
    </w:p>
    <w:p w14:paraId="36A1E42F"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ason, Michael G., Deepa Jha, David E. Salt, Mark Tester, Kristine Hill, Joseph J. Kieber, and G. Eric Schaller. 2010. “Type-B Response Regulators ARR1 and ARR12 Regulate Expression of AtHKT1;1 and Accumulation of Sodium in Arabidopsis Shoots.” </w:t>
      </w:r>
      <w:r w:rsidRPr="00663F8F">
        <w:rPr>
          <w:rFonts w:ascii="Calibri" w:hAnsi="Calibri" w:cs="Times New Roman"/>
          <w:i/>
          <w:iCs/>
          <w:noProof/>
          <w:szCs w:val="24"/>
        </w:rPr>
        <w:t>Plant Journal</w:t>
      </w:r>
      <w:r w:rsidRPr="00663F8F">
        <w:rPr>
          <w:rFonts w:ascii="Calibri" w:hAnsi="Calibri" w:cs="Times New Roman"/>
          <w:noProof/>
          <w:szCs w:val="24"/>
        </w:rPr>
        <w:t xml:space="preserve"> 64 (5): 753–63. doi:10.1111/j.1365-313X.2010.04366.x.</w:t>
      </w:r>
    </w:p>
    <w:p w14:paraId="7BBBB43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cMullen, Michael D, Stephen Kresovich, Hector Sanchez Villeda, Peter Bradbury, Huihui Li, Qi Sun, Sherry Flint-Garcia, et al. 2009. “Genetic Properties of the Maize Nested Association Mapping Population.” </w:t>
      </w:r>
      <w:r w:rsidRPr="00663F8F">
        <w:rPr>
          <w:rFonts w:ascii="Calibri" w:hAnsi="Calibri" w:cs="Times New Roman"/>
          <w:i/>
          <w:iCs/>
          <w:noProof/>
          <w:szCs w:val="24"/>
        </w:rPr>
        <w:t>Science (New York, N.Y.)</w:t>
      </w:r>
      <w:r w:rsidRPr="00663F8F">
        <w:rPr>
          <w:rFonts w:ascii="Calibri" w:hAnsi="Calibri" w:cs="Times New Roman"/>
          <w:noProof/>
          <w:szCs w:val="24"/>
        </w:rPr>
        <w:t xml:space="preserve"> 325 (5941). AAAS: 737–40. doi:10.1126/science.1174320.</w:t>
      </w:r>
    </w:p>
    <w:p w14:paraId="6AFCAE4A"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ochida, Keiichi, Yukiko Uehara-Yamaguchi, Takuhiro Yoshida, Tetsuya Sakurai, and Kazuo Shinozaki. 2011. “Global Landscape of a Co-Expressed Gene Network in Barley and Its Application to Gene Discovery in Triticeae Crops.” </w:t>
      </w:r>
      <w:r w:rsidRPr="00663F8F">
        <w:rPr>
          <w:rFonts w:ascii="Calibri" w:hAnsi="Calibri" w:cs="Times New Roman"/>
          <w:i/>
          <w:iCs/>
          <w:noProof/>
          <w:szCs w:val="24"/>
        </w:rPr>
        <w:t>Plant &amp; Cell Physiology</w:t>
      </w:r>
      <w:r w:rsidRPr="00663F8F">
        <w:rPr>
          <w:rFonts w:ascii="Calibri" w:hAnsi="Calibri" w:cs="Times New Roman"/>
          <w:noProof/>
          <w:szCs w:val="24"/>
        </w:rPr>
        <w:t xml:space="preserve"> 52 (5): 785–803. doi:10.1093/pcp/pcr035.</w:t>
      </w:r>
    </w:p>
    <w:p w14:paraId="7AB73BB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onaco, Marcela K., Taner Z. Sen, Palitha D. Dharmawardhana, Liya Ren, Mary Schaeffer, Sushma Naithani, Vindhya Amarasinghe, et al. 2013. “Maize Metabolic Network Construction and Transcriptome Analysis.” </w:t>
      </w:r>
      <w:r w:rsidRPr="00663F8F">
        <w:rPr>
          <w:rFonts w:ascii="Calibri" w:hAnsi="Calibri" w:cs="Times New Roman"/>
          <w:i/>
          <w:iCs/>
          <w:noProof/>
          <w:szCs w:val="24"/>
        </w:rPr>
        <w:t>The Plant Genome</w:t>
      </w:r>
      <w:r w:rsidRPr="00663F8F">
        <w:rPr>
          <w:rFonts w:ascii="Calibri" w:hAnsi="Calibri" w:cs="Times New Roman"/>
          <w:noProof/>
          <w:szCs w:val="24"/>
        </w:rPr>
        <w:t xml:space="preserve"> 6 (1): 0. doi:10.3835/plantgenome2012.09.0025.</w:t>
      </w:r>
    </w:p>
    <w:p w14:paraId="627A34B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orrell, Peter L, Donna M Toleno, Karen E Lundy, and Michael T Clegg. 2005. “Low Levels of Linkage Disequilibrium in Wild Barley (Hordeum Vulgare Ssp. Spontaneum) despite High Rates of Self-Fertilization.” </w:t>
      </w:r>
      <w:r w:rsidRPr="00663F8F">
        <w:rPr>
          <w:rFonts w:ascii="Calibri" w:hAnsi="Calibri" w:cs="Times New Roman"/>
          <w:i/>
          <w:iCs/>
          <w:noProof/>
          <w:szCs w:val="24"/>
        </w:rPr>
        <w:t>Proceedings of the National Academy of Sciences of the United States of America</w:t>
      </w:r>
      <w:r w:rsidRPr="00663F8F">
        <w:rPr>
          <w:rFonts w:ascii="Calibri" w:hAnsi="Calibri" w:cs="Times New Roman"/>
          <w:noProof/>
          <w:szCs w:val="24"/>
        </w:rPr>
        <w:t xml:space="preserve"> 102 (7): 2442–47. doi:10.1073/pnas.0409804102.</w:t>
      </w:r>
    </w:p>
    <w:p w14:paraId="05463A77"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Obayashi, T., Y. Okamura, S. Ito, S. Tadaka, Y. Aoki, M. Shirota, and K. Kinoshita. 2014. “ATTED-II in 2014: Evaluation of Gene Coexpression in Agriculturally Important Plants.” </w:t>
      </w:r>
      <w:r w:rsidRPr="00663F8F">
        <w:rPr>
          <w:rFonts w:ascii="Calibri" w:hAnsi="Calibri" w:cs="Times New Roman"/>
          <w:i/>
          <w:iCs/>
          <w:noProof/>
          <w:szCs w:val="24"/>
        </w:rPr>
        <w:t>Plant and Cell Physiology</w:t>
      </w:r>
      <w:r w:rsidRPr="00663F8F">
        <w:rPr>
          <w:rFonts w:ascii="Calibri" w:hAnsi="Calibri" w:cs="Times New Roman"/>
          <w:noProof/>
          <w:szCs w:val="24"/>
        </w:rPr>
        <w:t xml:space="preserve"> 55 (1): e6–e6. doi:10.1093/pcp/pct178.</w:t>
      </w:r>
    </w:p>
    <w:p w14:paraId="723D87BF"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Ozaki, Soichi, Yoshiyuki Ogata, Kunihiro Suda, Atsushi Kurabayashi, Tatsuya Suzuki, Naoki Yamamoto, Yoko Iijima, et al. 2010. “Coexpression Analysis of Tomato Genes and Experimental Verification of Coordinated Expression of Genes Found in a Functionally Enriched Coexpression Module.” </w:t>
      </w:r>
      <w:r w:rsidRPr="00663F8F">
        <w:rPr>
          <w:rFonts w:ascii="Calibri" w:hAnsi="Calibri" w:cs="Times New Roman"/>
          <w:i/>
          <w:iCs/>
          <w:noProof/>
          <w:szCs w:val="24"/>
        </w:rPr>
        <w:t>DNA Research : An International Journal for Rapid Publication of Reports on Genes and Genomes</w:t>
      </w:r>
      <w:r w:rsidRPr="00663F8F">
        <w:rPr>
          <w:rFonts w:ascii="Calibri" w:hAnsi="Calibri" w:cs="Times New Roman"/>
          <w:noProof/>
          <w:szCs w:val="24"/>
        </w:rPr>
        <w:t xml:space="preserve"> 17 (2): 105–16. doi:10.1093/dnares/dsq002.</w:t>
      </w:r>
    </w:p>
    <w:p w14:paraId="3D8DA42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Peiffer, Jason A, Maria C Romay, Michael A Gore, Sherry A Flint-Garcia, Zhiwu Zhang, Mark J Millard, Candice A C Gardner, et al. 2014. “The Genetic Architecture of Maize Height.” </w:t>
      </w:r>
      <w:r w:rsidRPr="00663F8F">
        <w:rPr>
          <w:rFonts w:ascii="Calibri" w:hAnsi="Calibri" w:cs="Times New Roman"/>
          <w:i/>
          <w:iCs/>
          <w:noProof/>
          <w:szCs w:val="24"/>
        </w:rPr>
        <w:t>Genetics</w:t>
      </w:r>
      <w:r w:rsidRPr="00663F8F">
        <w:rPr>
          <w:rFonts w:ascii="Calibri" w:hAnsi="Calibri" w:cs="Times New Roman"/>
          <w:noProof/>
          <w:szCs w:val="24"/>
        </w:rPr>
        <w:t>, February. doi:10.1534/genetics.113.159152.</w:t>
      </w:r>
    </w:p>
    <w:p w14:paraId="7DDEFFB9"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Reich, David E, Michele Cargill, Stacey Bolk, James Ireland, Pardis C Sabeti, Daniel J Richter, Thomas Lavery, et al. 2001. “Linkage Disequilibrium in the Human Genome” 9 (Table 1): 199–204.</w:t>
      </w:r>
    </w:p>
    <w:p w14:paraId="6F0545B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Ritchie, Marylyn D., Emily R. Holzinger, Ruowang Li, Sarah A. Pendergrass, and Dokyoon Kim. 2015. “Methods of Integrating Data to Uncover Genotype–phenotype Interactions.” </w:t>
      </w:r>
      <w:r w:rsidRPr="00663F8F">
        <w:rPr>
          <w:rFonts w:ascii="Calibri" w:hAnsi="Calibri" w:cs="Times New Roman"/>
          <w:i/>
          <w:iCs/>
          <w:noProof/>
          <w:szCs w:val="24"/>
        </w:rPr>
        <w:t>Nature Reviews Genetics</w:t>
      </w:r>
      <w:r w:rsidRPr="00663F8F">
        <w:rPr>
          <w:rFonts w:ascii="Calibri" w:hAnsi="Calibri" w:cs="Times New Roman"/>
          <w:noProof/>
          <w:szCs w:val="24"/>
        </w:rPr>
        <w:t xml:space="preserve"> 16 (2). Nature Publishing Group: 85–97. doi:10.1038/nrg3868.</w:t>
      </w:r>
    </w:p>
    <w:p w14:paraId="3850010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Roston, Rebecca L., Jinpeng Gao, Monika W. Murcha, James Whelan, and Christoph Benning. 2012. “TGD1, -2, and -3 Proteins Involved in Lipid Trafficking Form ATP-Binding Cassette (ABC) Transporter with Multiple Substrate-Binding Proteins.” </w:t>
      </w:r>
      <w:r w:rsidRPr="00663F8F">
        <w:rPr>
          <w:rFonts w:ascii="Calibri" w:hAnsi="Calibri" w:cs="Times New Roman"/>
          <w:i/>
          <w:iCs/>
          <w:noProof/>
          <w:szCs w:val="24"/>
        </w:rPr>
        <w:t>Journal of Biological Chemistry</w:t>
      </w:r>
      <w:r w:rsidRPr="00663F8F">
        <w:rPr>
          <w:rFonts w:ascii="Calibri" w:hAnsi="Calibri" w:cs="Times New Roman"/>
          <w:noProof/>
          <w:szCs w:val="24"/>
        </w:rPr>
        <w:t xml:space="preserve"> 287 (25): 21406–15. doi:10.1074/jbc.M112.370213.</w:t>
      </w:r>
    </w:p>
    <w:p w14:paraId="70434B8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lastRenderedPageBreak/>
        <w:t xml:space="preserve">Sarkar, Neelam K., Yeon-Ki Kim, and Anil Grover. 2014. “Coexpression Network Analysis Associated with Call of Rice Seedlings for Encountering Heat Stress.” </w:t>
      </w:r>
      <w:r w:rsidRPr="00663F8F">
        <w:rPr>
          <w:rFonts w:ascii="Calibri" w:hAnsi="Calibri" w:cs="Times New Roman"/>
          <w:i/>
          <w:iCs/>
          <w:noProof/>
          <w:szCs w:val="24"/>
        </w:rPr>
        <w:t>Plant Molecular Biology</w:t>
      </w:r>
      <w:r w:rsidRPr="00663F8F">
        <w:rPr>
          <w:rFonts w:ascii="Calibri" w:hAnsi="Calibri" w:cs="Times New Roman"/>
          <w:noProof/>
          <w:szCs w:val="24"/>
        </w:rPr>
        <w:t xml:space="preserve"> 84 (1–2): 125–43. doi:10.1007/s11103-013-0123-3.</w:t>
      </w:r>
    </w:p>
    <w:p w14:paraId="60B5041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aefer, R.J., R. Briskine, N.M. Springer, and C.L. Myers. 2014. “Discovering Functional Modules across Diverse Maize Transcriptomes Using COB, the Co-Expression Browser.” </w:t>
      </w:r>
      <w:r w:rsidRPr="00663F8F">
        <w:rPr>
          <w:rFonts w:ascii="Calibri" w:hAnsi="Calibri" w:cs="Times New Roman"/>
          <w:i/>
          <w:iCs/>
          <w:noProof/>
          <w:szCs w:val="24"/>
        </w:rPr>
        <w:t>PLoS ONE</w:t>
      </w:r>
      <w:r w:rsidRPr="00663F8F">
        <w:rPr>
          <w:rFonts w:ascii="Calibri" w:hAnsi="Calibri" w:cs="Times New Roman"/>
          <w:noProof/>
          <w:szCs w:val="24"/>
        </w:rPr>
        <w:t xml:space="preserve"> 9 (6). doi:10.1371/journal.pone.0099193.</w:t>
      </w:r>
    </w:p>
    <w:p w14:paraId="1B6A80A8"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aefer, R.J., J.-M. Michno, and C.L. Myers. 2016. “Unraveling Gene Function in Agricultural Species Using Gene Co-Expression Networks.” </w:t>
      </w:r>
      <w:r w:rsidRPr="00663F8F">
        <w:rPr>
          <w:rFonts w:ascii="Calibri" w:hAnsi="Calibri" w:cs="Times New Roman"/>
          <w:i/>
          <w:iCs/>
          <w:noProof/>
          <w:szCs w:val="24"/>
        </w:rPr>
        <w:t>Biochimica et Biophysica Acta - Gene Regulatory Mechanisms</w:t>
      </w:r>
      <w:r w:rsidRPr="00663F8F">
        <w:rPr>
          <w:rFonts w:ascii="Calibri" w:hAnsi="Calibri" w:cs="Times New Roman"/>
          <w:noProof/>
          <w:szCs w:val="24"/>
        </w:rPr>
        <w:t>. doi:10.1016/j.bbagrm.2016.07.016.</w:t>
      </w:r>
    </w:p>
    <w:p w14:paraId="5FD67D8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aefer, Robert J., Roman Briskine, Nathan M. Springer, and Chad L. Myers. 2014. “Discovering Functional Modules across Diverse Maize Transcriptomes Using COB, the Co-Expression Browser.” </w:t>
      </w:r>
      <w:r w:rsidRPr="00663F8F">
        <w:rPr>
          <w:rFonts w:ascii="Calibri" w:hAnsi="Calibri" w:cs="Times New Roman"/>
          <w:i/>
          <w:iCs/>
          <w:noProof/>
          <w:szCs w:val="24"/>
        </w:rPr>
        <w:t>PLoS ONE</w:t>
      </w:r>
      <w:r w:rsidRPr="00663F8F">
        <w:rPr>
          <w:rFonts w:ascii="Calibri" w:hAnsi="Calibri" w:cs="Times New Roman"/>
          <w:noProof/>
          <w:szCs w:val="24"/>
        </w:rPr>
        <w:t xml:space="preserve"> 9 (6): 99193. doi:10.1371/journal.pone.0099193.</w:t>
      </w:r>
    </w:p>
    <w:p w14:paraId="42999AD9"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aefer, Robert J., Roman Briskine, Nathan M. Springer, CL Chad L. Myers, H Wei, S Persson, T Mehta, et al. 2014. “Discovering Functional Modules across Diverse Maize Transcriptomes Using COB, the Co-Expression Browser.” Edited by Frederik Börnke. </w:t>
      </w:r>
      <w:r w:rsidRPr="00663F8F">
        <w:rPr>
          <w:rFonts w:ascii="Calibri" w:hAnsi="Calibri" w:cs="Times New Roman"/>
          <w:i/>
          <w:iCs/>
          <w:noProof/>
          <w:szCs w:val="24"/>
        </w:rPr>
        <w:t>PLoS ONE</w:t>
      </w:r>
      <w:r w:rsidRPr="00663F8F">
        <w:rPr>
          <w:rFonts w:ascii="Calibri" w:hAnsi="Calibri" w:cs="Times New Roman"/>
          <w:noProof/>
          <w:szCs w:val="24"/>
        </w:rPr>
        <w:t xml:space="preserve"> 9 (6). Public Library of Science: 99193. doi:10.1371/journal.pone.0099193.</w:t>
      </w:r>
    </w:p>
    <w:p w14:paraId="19D660A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ubert, Mikkel, Luca Ermini, Clio Der Sarkissian, Hákon Jónsson, Aurélien Ginolhac, Robert Schaefer, Michael D Martin, et al. 2014. “Characterization of Ancient and Modern Genomes by SNP Detection and Phylogenomic and Metagenomic Analysis Using PALEOMIX.” </w:t>
      </w:r>
      <w:r w:rsidRPr="00663F8F">
        <w:rPr>
          <w:rFonts w:ascii="Calibri" w:hAnsi="Calibri" w:cs="Times New Roman"/>
          <w:i/>
          <w:iCs/>
          <w:noProof/>
          <w:szCs w:val="24"/>
        </w:rPr>
        <w:t>Nature Protocols</w:t>
      </w:r>
      <w:r w:rsidRPr="00663F8F">
        <w:rPr>
          <w:rFonts w:ascii="Calibri" w:hAnsi="Calibri" w:cs="Times New Roman"/>
          <w:noProof/>
          <w:szCs w:val="24"/>
        </w:rPr>
        <w:t xml:space="preserve"> 9 (5): 1056–82. doi:10.1038/nprot.2014.063.</w:t>
      </w:r>
    </w:p>
    <w:p w14:paraId="5045EC9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telpflug, Scott C., Sekhon Rajandeep, Brieanne Vaillancourt, Candice N. Hirsch, C. Robin Buell, Natalia De Leon, and Shawn M. Kaeppler. 2015. “An Expanded Maize Gene Expression Atlas Based on RNA-Sequencing and Its Use to Explore Root Development.” </w:t>
      </w:r>
      <w:r w:rsidRPr="00663F8F">
        <w:rPr>
          <w:rFonts w:ascii="Calibri" w:hAnsi="Calibri" w:cs="Times New Roman"/>
          <w:i/>
          <w:iCs/>
          <w:noProof/>
          <w:szCs w:val="24"/>
        </w:rPr>
        <w:t>The Plant Genome</w:t>
      </w:r>
      <w:r w:rsidRPr="00663F8F">
        <w:rPr>
          <w:rFonts w:ascii="Calibri" w:hAnsi="Calibri" w:cs="Times New Roman"/>
          <w:noProof/>
          <w:szCs w:val="24"/>
        </w:rPr>
        <w:t>, no. 608: 314–62. doi:10.3835/plantgenome2015.04.0025.</w:t>
      </w:r>
    </w:p>
    <w:p w14:paraId="2592FAA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wanson-Wagner, R., R. Briskine, R. Schaefer, M.B. Hufford, J. Ross-Ibarra, C.L. Myers, P. Tiffin, and N.M. Springer. 2012. “Reshaping of the Maize Transcriptome by Domestication.” </w:t>
      </w:r>
      <w:r w:rsidRPr="00663F8F">
        <w:rPr>
          <w:rFonts w:ascii="Calibri" w:hAnsi="Calibri" w:cs="Times New Roman"/>
          <w:i/>
          <w:iCs/>
          <w:noProof/>
          <w:szCs w:val="24"/>
        </w:rPr>
        <w:t>Proceedings of the National Academy of Sciences of the United States of America</w:t>
      </w:r>
      <w:r w:rsidRPr="00663F8F">
        <w:rPr>
          <w:rFonts w:ascii="Calibri" w:hAnsi="Calibri" w:cs="Times New Roman"/>
          <w:noProof/>
          <w:szCs w:val="24"/>
        </w:rPr>
        <w:t xml:space="preserve"> 109 (29). doi:10.1073/pnas.1201961109.</w:t>
      </w:r>
    </w:p>
    <w:p w14:paraId="12A5EA27"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wanson-Wagner, Ruth, Roman Briskine, Robert Schaefer, Matthew B. Hufford, Jeffrey Ross-Ibarra, C. L. Myers, P. Tiffin, and N. M. Springer. 2012. “Reshaping of the Maize Transcriptome by Domestication.” </w:t>
      </w:r>
      <w:r w:rsidRPr="00663F8F">
        <w:rPr>
          <w:rFonts w:ascii="Calibri" w:hAnsi="Calibri" w:cs="Times New Roman"/>
          <w:i/>
          <w:iCs/>
          <w:noProof/>
          <w:szCs w:val="24"/>
        </w:rPr>
        <w:t>PNAS</w:t>
      </w:r>
      <w:r w:rsidRPr="00663F8F">
        <w:rPr>
          <w:rFonts w:ascii="Calibri" w:hAnsi="Calibri" w:cs="Times New Roman"/>
          <w:noProof/>
          <w:szCs w:val="24"/>
        </w:rPr>
        <w:t xml:space="preserve"> 109 (29). National Acad Sciences: 11878–83. doi:10.1073/pnas.1201961109/-/DCSupplemental.www.pnas.org/cgi/doi/10.1073/pnas.1201961109.</w:t>
      </w:r>
    </w:p>
    <w:p w14:paraId="021490B8"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Tacke, Eckhard, Christian Korfhage, Detlef Michel, Massimo Maddaloni, Mario Motto, Simona Lanzini, Francesco Salamini, and Hans???Peter ???P D??ring. 1995. “Transposon Tagging of the Maize Glossy2 Locus with the Transposable Element En/Spm.” </w:t>
      </w:r>
      <w:r w:rsidRPr="00663F8F">
        <w:rPr>
          <w:rFonts w:ascii="Calibri" w:hAnsi="Calibri" w:cs="Times New Roman"/>
          <w:i/>
          <w:iCs/>
          <w:noProof/>
          <w:szCs w:val="24"/>
        </w:rPr>
        <w:t>The Plant Journal</w:t>
      </w:r>
      <w:r w:rsidRPr="00663F8F">
        <w:rPr>
          <w:rFonts w:ascii="Calibri" w:hAnsi="Calibri" w:cs="Times New Roman"/>
          <w:noProof/>
          <w:szCs w:val="24"/>
        </w:rPr>
        <w:t>. doi:10.1046/j.1365-313X.1995.8060907.x.</w:t>
      </w:r>
    </w:p>
    <w:p w14:paraId="6A009F4F"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Taşan, Murat, Gabriel Musso, Tong Hao, Marc Vidal, Calum a Macrae, and Frederick P Roth. 2014. “Selecting Causal Genes from Genome-Wide Association Studies via Functionally Coherent Subnetworks” 12 (2). doi:10.1038/nmeth.3215.</w:t>
      </w:r>
    </w:p>
    <w:p w14:paraId="34EC89F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Tian, Feng, Peter J Bradbury, Patrick J Brown, Hsiaoyi Hung, Qi Sun, Sherry Flint-Garcia, Torbert R </w:t>
      </w:r>
      <w:r w:rsidRPr="00663F8F">
        <w:rPr>
          <w:rFonts w:ascii="Calibri" w:hAnsi="Calibri" w:cs="Times New Roman"/>
          <w:noProof/>
          <w:szCs w:val="24"/>
        </w:rPr>
        <w:lastRenderedPageBreak/>
        <w:t xml:space="preserve">Rocheford, Michael D McMullen, James B Holland, and Edward S Buckler. 2011. “Genome-Wide Association Study of Leaf Architecture in the Maize Nested Association Mapping Population.” </w:t>
      </w:r>
      <w:r w:rsidRPr="00663F8F">
        <w:rPr>
          <w:rFonts w:ascii="Calibri" w:hAnsi="Calibri" w:cs="Times New Roman"/>
          <w:i/>
          <w:iCs/>
          <w:noProof/>
          <w:szCs w:val="24"/>
        </w:rPr>
        <w:t>Nature Genetics</w:t>
      </w:r>
      <w:r w:rsidRPr="00663F8F">
        <w:rPr>
          <w:rFonts w:ascii="Calibri" w:hAnsi="Calibri" w:cs="Times New Roman"/>
          <w:noProof/>
          <w:szCs w:val="24"/>
        </w:rPr>
        <w:t xml:space="preserve"> 43 (2): 159–62. doi:10.1038/ng.746.</w:t>
      </w:r>
    </w:p>
    <w:p w14:paraId="7174D72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USDA. 2016. “Crop Production 2015 Summary.”</w:t>
      </w:r>
    </w:p>
    <w:p w14:paraId="2A6E4BD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Valdar, William, Christopher C Holmes, Richard Mott, and Jonathan Flint. 2009. “Mapping in Structured Populations by Resample Model Averaging.” </w:t>
      </w:r>
      <w:r w:rsidRPr="00663F8F">
        <w:rPr>
          <w:rFonts w:ascii="Calibri" w:hAnsi="Calibri" w:cs="Times New Roman"/>
          <w:i/>
          <w:iCs/>
          <w:noProof/>
          <w:szCs w:val="24"/>
        </w:rPr>
        <w:t>Genetics</w:t>
      </w:r>
      <w:r w:rsidRPr="00663F8F">
        <w:rPr>
          <w:rFonts w:ascii="Calibri" w:hAnsi="Calibri" w:cs="Times New Roman"/>
          <w:noProof/>
          <w:szCs w:val="24"/>
        </w:rPr>
        <w:t xml:space="preserve"> 182 (4): 1263–77. doi:10.1534/genetics.109.100727.</w:t>
      </w:r>
    </w:p>
    <w:p w14:paraId="645FF66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allace, Jason G, Peter J Bradbury, Nengyi Zhang, Yves Gibon, Mark Stitt, and Edward S Buckler. 2014. “Association Mapping across Numerous Traits Reveals Patterns of Functional Variation in Maize.” </w:t>
      </w:r>
      <w:r w:rsidRPr="00663F8F">
        <w:rPr>
          <w:rFonts w:ascii="Calibri" w:hAnsi="Calibri" w:cs="Times New Roman"/>
          <w:i/>
          <w:iCs/>
          <w:noProof/>
          <w:szCs w:val="24"/>
        </w:rPr>
        <w:t>PLoS Genetics</w:t>
      </w:r>
      <w:r w:rsidRPr="00663F8F">
        <w:rPr>
          <w:rFonts w:ascii="Calibri" w:hAnsi="Calibri" w:cs="Times New Roman"/>
          <w:noProof/>
          <w:szCs w:val="24"/>
        </w:rPr>
        <w:t xml:space="preserve"> 10 (12). Public Library of Science: e1004845. doi:10.1371/journal.pgen.1004845.</w:t>
      </w:r>
    </w:p>
    <w:p w14:paraId="507DC1D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ang, X., A. A. Elling, X. Li, N. Li, Z. Peng, G. He, H. Sun, Y. Qi, X. S. Liu, and X. W. Deng. 2009. “Genome-Wide and Organ-Specific Landscapes of Epigenetic Modifications and Their Relationships to mRNA and Small RNA Transcriptomes in Maize.” </w:t>
      </w:r>
      <w:r w:rsidRPr="00663F8F">
        <w:rPr>
          <w:rFonts w:ascii="Calibri" w:hAnsi="Calibri" w:cs="Times New Roman"/>
          <w:i/>
          <w:iCs/>
          <w:noProof/>
          <w:szCs w:val="24"/>
        </w:rPr>
        <w:t>The Plant Cell Online</w:t>
      </w:r>
      <w:r w:rsidRPr="00663F8F">
        <w:rPr>
          <w:rFonts w:ascii="Calibri" w:hAnsi="Calibri" w:cs="Times New Roman"/>
          <w:noProof/>
          <w:szCs w:val="24"/>
        </w:rPr>
        <w:t xml:space="preserve"> 21 (4): 1053–69. doi:10.1105/tpc.109.065714.</w:t>
      </w:r>
    </w:p>
    <w:p w14:paraId="038118F7"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ild, Michael, Jean Michel Davi??re, Thomas Regnault, Lali Sakvarelidze-Achard, Esther Carrera, Isabel Lopez Diaz, Anne Cayrel, Guillaume Dubeaux, Gr??gory Vert, and Patrick Achard. 2016. “Tissue-Specific Regulation of Gibberellin Signaling Fine-Tunes Arabidopsis Iron-Deficiency Responses.” </w:t>
      </w:r>
      <w:r w:rsidRPr="00663F8F">
        <w:rPr>
          <w:rFonts w:ascii="Calibri" w:hAnsi="Calibri" w:cs="Times New Roman"/>
          <w:i/>
          <w:iCs/>
          <w:noProof/>
          <w:szCs w:val="24"/>
        </w:rPr>
        <w:t>Developmental Cell</w:t>
      </w:r>
      <w:r w:rsidRPr="00663F8F">
        <w:rPr>
          <w:rFonts w:ascii="Calibri" w:hAnsi="Calibri" w:cs="Times New Roman"/>
          <w:noProof/>
          <w:szCs w:val="24"/>
        </w:rPr>
        <w:t xml:space="preserve"> 37 (2): 190–200. doi:10.1016/j.devcel.2016.03.022.</w:t>
      </w:r>
    </w:p>
    <w:p w14:paraId="0AA76B6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inkler, Rodney G, and Michael Freeling. 1994. “Physiological Genetics of the Dominant Gibberellin-Nonresponsive Maize Dwarfs, Dwart8 and Dwart9.” </w:t>
      </w:r>
      <w:r w:rsidRPr="00663F8F">
        <w:rPr>
          <w:rFonts w:ascii="Calibri" w:hAnsi="Calibri" w:cs="Times New Roman"/>
          <w:i/>
          <w:iCs/>
          <w:noProof/>
          <w:szCs w:val="24"/>
        </w:rPr>
        <w:t>Planta</w:t>
      </w:r>
      <w:r w:rsidRPr="00663F8F">
        <w:rPr>
          <w:rFonts w:ascii="Calibri" w:hAnsi="Calibri" w:cs="Times New Roman"/>
          <w:noProof/>
          <w:szCs w:val="24"/>
        </w:rPr>
        <w:t xml:space="preserve"> 193: 341–48. doi:10.1007/BF00201811.</w:t>
      </w:r>
    </w:p>
    <w:p w14:paraId="53CF7C8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olfe, Cecily J, Isaac S Kohane, and Atul J Butte. 2005. “Systematic Survey Reveals General Applicability Of ‘guilt-by-Association’ within Gene Coexpression Networks.” </w:t>
      </w:r>
      <w:r w:rsidRPr="00663F8F">
        <w:rPr>
          <w:rFonts w:ascii="Calibri" w:hAnsi="Calibri" w:cs="Times New Roman"/>
          <w:i/>
          <w:iCs/>
          <w:noProof/>
          <w:szCs w:val="24"/>
        </w:rPr>
        <w:t>BMC Bioinformatics</w:t>
      </w:r>
      <w:r w:rsidRPr="00663F8F">
        <w:rPr>
          <w:rFonts w:ascii="Calibri" w:hAnsi="Calibri" w:cs="Times New Roman"/>
          <w:noProof/>
          <w:szCs w:val="24"/>
        </w:rPr>
        <w:t xml:space="preserve"> 6 (January): 227. doi:10.1186/1471-2105-6-227.</w:t>
      </w:r>
    </w:p>
    <w:p w14:paraId="59E8E61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ray, Gregory A. 2007. “The Evolutionary Significance of Cis-Regulatory Mutations.” </w:t>
      </w:r>
      <w:r w:rsidRPr="00663F8F">
        <w:rPr>
          <w:rFonts w:ascii="Calibri" w:hAnsi="Calibri" w:cs="Times New Roman"/>
          <w:i/>
          <w:iCs/>
          <w:noProof/>
          <w:szCs w:val="24"/>
        </w:rPr>
        <w:t>Nature Reviews. Genetics</w:t>
      </w:r>
      <w:r w:rsidRPr="00663F8F">
        <w:rPr>
          <w:rFonts w:ascii="Calibri" w:hAnsi="Calibri" w:cs="Times New Roman"/>
          <w:noProof/>
          <w:szCs w:val="24"/>
        </w:rPr>
        <w:t xml:space="preserve"> 8 (3). Nature Publishing Group: 206–16. doi:10.1038/nrg2063.</w:t>
      </w:r>
    </w:p>
    <w:p w14:paraId="56CED54B"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Zheng, Zhi-Liang, and Yihong Zhao. 2013. “Transcriptome Comparison and Gene Coexpression Network Analysis Provide a Systems View of Citrus Response to ‘Candidatus Liberibacter Asiaticus’ Infection.” </w:t>
      </w:r>
      <w:r w:rsidRPr="00663F8F">
        <w:rPr>
          <w:rFonts w:ascii="Calibri" w:hAnsi="Calibri" w:cs="Times New Roman"/>
          <w:i/>
          <w:iCs/>
          <w:noProof/>
          <w:szCs w:val="24"/>
        </w:rPr>
        <w:t>BMC Genomics</w:t>
      </w:r>
      <w:r w:rsidRPr="00663F8F">
        <w:rPr>
          <w:rFonts w:ascii="Calibri" w:hAnsi="Calibri" w:cs="Times New Roman"/>
          <w:noProof/>
          <w:szCs w:val="24"/>
        </w:rPr>
        <w:t xml:space="preserve"> 14 (1): 27. doi:10.1186/1471-2164-14-27.</w:t>
      </w:r>
    </w:p>
    <w:p w14:paraId="57D98426" w14:textId="77777777" w:rsidR="00663F8F" w:rsidRPr="00663F8F" w:rsidRDefault="00663F8F" w:rsidP="00663F8F">
      <w:pPr>
        <w:widowControl w:val="0"/>
        <w:autoSpaceDE w:val="0"/>
        <w:autoSpaceDN w:val="0"/>
        <w:adjustRightInd w:val="0"/>
        <w:spacing w:line="240" w:lineRule="auto"/>
        <w:ind w:left="480" w:hanging="480"/>
        <w:rPr>
          <w:rFonts w:ascii="Calibri" w:hAnsi="Calibri"/>
          <w:noProof/>
        </w:rPr>
      </w:pPr>
      <w:r w:rsidRPr="00663F8F">
        <w:rPr>
          <w:rFonts w:ascii="Calibri" w:hAnsi="Calibri" w:cs="Times New Roman"/>
          <w:noProof/>
          <w:szCs w:val="24"/>
        </w:rPr>
        <w:t xml:space="preserve">Ziegler, Greg, Philip J. Kear, Di Wu, Catherine Ziyomo, Alexander E. Lipka, Michael Gore, Owen Hoekenga, and Ivan Baxter. 2017. “Elemental Accumulation in Kernels of the Maize Nested Association Mapping Panel Reveals Signals of Gene by Environment Interactions.” </w:t>
      </w:r>
      <w:r w:rsidRPr="00663F8F">
        <w:rPr>
          <w:rFonts w:ascii="Calibri" w:hAnsi="Calibri" w:cs="Times New Roman"/>
          <w:i/>
          <w:iCs/>
          <w:noProof/>
          <w:szCs w:val="24"/>
        </w:rPr>
        <w:t>bioRxiv</w:t>
      </w:r>
      <w:r w:rsidRPr="00663F8F">
        <w:rPr>
          <w:rFonts w:ascii="Calibri" w:hAnsi="Calibri" w:cs="Times New Roman"/>
          <w:noProof/>
          <w:szCs w:val="24"/>
        </w:rPr>
        <w:t>, no. May.</w:t>
      </w:r>
    </w:p>
    <w:p w14:paraId="30D49D57" w14:textId="77777777" w:rsidR="00904378" w:rsidRPr="00904378" w:rsidRDefault="003F1192" w:rsidP="006804EA">
      <w:r>
        <w:fldChar w:fldCharType="end"/>
      </w:r>
    </w:p>
    <w:p w14:paraId="67A4E9D2" w14:textId="77777777" w:rsidR="006B33EA" w:rsidRDefault="005F2ACB" w:rsidP="006804EA">
      <w:pPr>
        <w:pStyle w:val="Heading1"/>
      </w:pPr>
      <w:r>
        <w:lastRenderedPageBreak/>
        <w:t>Supplementary Figures</w:t>
      </w:r>
    </w:p>
    <w:p w14:paraId="3CAB079D" w14:textId="77777777" w:rsidR="00C45906" w:rsidRDefault="00C45906" w:rsidP="00D04EE5">
      <w:pPr>
        <w:pStyle w:val="Heading2"/>
      </w:pPr>
      <w:bookmarkStart w:id="63" w:name="_Ref447013206"/>
      <w:r>
        <w:t xml:space="preserve">Supp. </w:t>
      </w:r>
      <w:r w:rsidR="00DB7771">
        <w:t>Fig</w:t>
      </w:r>
      <w:r w:rsidR="0077751E">
        <w:t xml:space="preserve">. </w:t>
      </w:r>
      <w:r>
        <w:t>1</w:t>
      </w:r>
      <w:bookmarkEnd w:id="63"/>
    </w:p>
    <w:p w14:paraId="084FE236" w14:textId="77777777" w:rsidR="00DB7771" w:rsidRDefault="00DB7771" w:rsidP="006804EA">
      <w:pPr>
        <w:pStyle w:val="Heading3"/>
      </w:pPr>
      <w:r>
        <w:t>ZmPAN Network Health</w:t>
      </w:r>
    </w:p>
    <w:p w14:paraId="7BA5F2BA" w14:textId="77777777"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285DC3DB" w14:textId="77777777" w:rsidR="00C45906" w:rsidRDefault="00C45906" w:rsidP="00D04EE5">
      <w:pPr>
        <w:pStyle w:val="Heading2"/>
      </w:pPr>
      <w:bookmarkStart w:id="64" w:name="_Ref447013895"/>
      <w:r>
        <w:t xml:space="preserve">Supp. </w:t>
      </w:r>
      <w:r w:rsidR="00DB7771">
        <w:t>Fig</w:t>
      </w:r>
      <w:r w:rsidR="0077751E">
        <w:t>.</w:t>
      </w:r>
      <w:r>
        <w:t xml:space="preserve"> 2</w:t>
      </w:r>
      <w:bookmarkEnd w:id="64"/>
    </w:p>
    <w:p w14:paraId="302F6CD2" w14:textId="77777777" w:rsidR="00DB7771" w:rsidRPr="00DB7771" w:rsidRDefault="00DB7771" w:rsidP="006804EA">
      <w:pPr>
        <w:pStyle w:val="Heading3"/>
      </w:pPr>
      <w:r>
        <w:t>ZmSAM Network Health</w:t>
      </w:r>
    </w:p>
    <w:p w14:paraId="266E79F9" w14:textId="77777777"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774A1C72" w14:textId="77777777" w:rsidR="00C50EC2" w:rsidRDefault="00C50EC2" w:rsidP="006804EA"/>
    <w:p w14:paraId="71323D31" w14:textId="77777777" w:rsidR="00C50EC2" w:rsidRDefault="00C50EC2" w:rsidP="00D04EE5">
      <w:pPr>
        <w:pStyle w:val="Heading2"/>
      </w:pPr>
      <w:bookmarkStart w:id="65" w:name="_Ref447015478"/>
      <w:r>
        <w:t>Supp. Fig</w:t>
      </w:r>
      <w:r w:rsidR="00412AFA">
        <w:t>.</w:t>
      </w:r>
      <w:r>
        <w:t xml:space="preserve"> 3</w:t>
      </w:r>
      <w:bookmarkEnd w:id="65"/>
    </w:p>
    <w:p w14:paraId="2F6283B4" w14:textId="77777777" w:rsidR="00C50EC2" w:rsidRDefault="00C50EC2" w:rsidP="006804EA">
      <w:pPr>
        <w:pStyle w:val="Heading3"/>
      </w:pPr>
      <w:r>
        <w:t>ZmRoot Network Health</w:t>
      </w:r>
    </w:p>
    <w:p w14:paraId="71635074" w14:textId="77777777"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804EA">
      <w:pPr>
        <w:pStyle w:val="Subtitle"/>
      </w:pPr>
    </w:p>
    <w:p w14:paraId="7CB739F5" w14:textId="77777777" w:rsidR="0020050D" w:rsidRPr="0045686C" w:rsidRDefault="0020050D" w:rsidP="00D04EE5">
      <w:pPr>
        <w:pStyle w:val="Heading2"/>
      </w:pPr>
      <w:bookmarkStart w:id="66" w:name="_Ref447187909"/>
      <w:r>
        <w:lastRenderedPageBreak/>
        <w:t>Supp. Fig. 4</w:t>
      </w:r>
      <w:bookmarkEnd w:id="66"/>
    </w:p>
    <w:p w14:paraId="1C3760BF" w14:textId="77777777" w:rsidR="00857489" w:rsidRDefault="00380825" w:rsidP="006804EA">
      <w:pPr>
        <w:pStyle w:val="Heading3"/>
      </w:pPr>
      <w:r>
        <w:t xml:space="preserve">MCR </w:t>
      </w:r>
      <w:r w:rsidR="00E814FD">
        <w:t>supplemental figure</w:t>
      </w:r>
    </w:p>
    <w:p w14:paraId="138732DE" w14:textId="77777777"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44B719F5" w14:textId="77777777" w:rsidR="002002F7" w:rsidRDefault="002002F7" w:rsidP="00D04EE5">
      <w:pPr>
        <w:pStyle w:val="Heading2"/>
      </w:pPr>
      <w:bookmarkStart w:id="67" w:name="_Ref470857301"/>
      <w:r>
        <w:t>Supp. Fig. 5</w:t>
      </w:r>
      <w:bookmarkEnd w:id="67"/>
    </w:p>
    <w:p w14:paraId="3F6BA565" w14:textId="77777777" w:rsidR="002002F7" w:rsidRDefault="00E814FD" w:rsidP="006804EA">
      <w:pPr>
        <w:pStyle w:val="Heading3"/>
      </w:pPr>
      <w:r>
        <w:t>FCR supplemental figure</w:t>
      </w:r>
    </w:p>
    <w:p w14:paraId="1FB4E1EB" w14:textId="77777777" w:rsidR="00AC5717" w:rsidRDefault="00886E74" w:rsidP="008D1BBA">
      <w:pPr>
        <w:pStyle w:val="Subtitle"/>
      </w:pPr>
      <w:r>
        <w:t>Panel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794BC01F" w14:textId="77777777" w:rsidR="00AC5717" w:rsidRDefault="00AC5717" w:rsidP="00D04EE5">
      <w:pPr>
        <w:pStyle w:val="Heading2"/>
      </w:pPr>
      <w:bookmarkStart w:id="68" w:name="_Ref481678956"/>
      <w:r>
        <w:t>Supp. Figure 6</w:t>
      </w:r>
      <w:bookmarkEnd w:id="68"/>
    </w:p>
    <w:p w14:paraId="6A16579A" w14:textId="77777777" w:rsidR="000F3B6F" w:rsidRDefault="00EE4CCD" w:rsidP="006804EA">
      <w:pPr>
        <w:pStyle w:val="Heading3"/>
      </w:pPr>
      <w:r>
        <w:t>Distribution</w:t>
      </w:r>
      <w:r w:rsidR="000F3B6F">
        <w:t xml:space="preserve"> of Pearson correlation coefficients between gene specific density and locality</w:t>
      </w:r>
    </w:p>
    <w:p w14:paraId="762B8FF9" w14:textId="77777777"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14:paraId="003F4C48" w14:textId="77777777" w:rsidR="000E781A" w:rsidRPr="000E781A" w:rsidRDefault="000E781A" w:rsidP="006804EA">
      <w:pPr>
        <w:pStyle w:val="Heading1"/>
      </w:pPr>
      <w:r>
        <w:t>Supplementary Files</w:t>
      </w:r>
    </w:p>
    <w:p w14:paraId="175E0D59" w14:textId="77777777" w:rsidR="00ED6B5D" w:rsidRDefault="00ED6B5D" w:rsidP="00D04EE5">
      <w:pPr>
        <w:pStyle w:val="Heading2"/>
      </w:pPr>
      <w:bookmarkStart w:id="69" w:name="_Ref463332505"/>
      <w:r>
        <w:t>Supp</w:t>
      </w:r>
      <w:r w:rsidR="000A7CE0">
        <w:t>.</w:t>
      </w:r>
      <w:r>
        <w:t xml:space="preserve"> File 1</w:t>
      </w:r>
      <w:bookmarkEnd w:id="69"/>
    </w:p>
    <w:p w14:paraId="0E32C2BD" w14:textId="77777777" w:rsidR="00ED6B5D" w:rsidRDefault="00ED6B5D" w:rsidP="006804EA">
      <w:pPr>
        <w:pStyle w:val="Heading3"/>
      </w:pPr>
      <w:r>
        <w:t>Quality control and Co-expression networks overview</w:t>
      </w:r>
    </w:p>
    <w:p w14:paraId="4C657F5E" w14:textId="77777777" w:rsidR="005F2ACB" w:rsidRDefault="000A7CE0" w:rsidP="006804EA">
      <w:pPr>
        <w:pStyle w:val="Subtitle"/>
      </w:pPr>
      <w:r>
        <w:t>This file contains log information, quality control parameters, and network build parameters for gene co-expression networks.</w:t>
      </w:r>
    </w:p>
    <w:p w14:paraId="6CD419B6" w14:textId="77777777" w:rsidR="005F2ACB" w:rsidRDefault="005F2ACB" w:rsidP="006804EA">
      <w:pPr>
        <w:pStyle w:val="Heading1"/>
      </w:pPr>
      <w:r>
        <w:lastRenderedPageBreak/>
        <w:t>Supplementary Tables</w:t>
      </w:r>
    </w:p>
    <w:p w14:paraId="1FEB41FF" w14:textId="77777777" w:rsidR="00247FEC" w:rsidRDefault="00247FEC" w:rsidP="00D04EE5">
      <w:pPr>
        <w:pStyle w:val="Heading2"/>
      </w:pPr>
      <w:bookmarkStart w:id="70" w:name="_Ref479246505"/>
      <w:r>
        <w:t>Supp. Table 1</w:t>
      </w:r>
      <w:bookmarkEnd w:id="70"/>
    </w:p>
    <w:p w14:paraId="1F4F9640" w14:textId="77777777" w:rsidR="00247FEC" w:rsidRDefault="00301559" w:rsidP="006804EA">
      <w:pPr>
        <w:pStyle w:val="Heading3"/>
      </w:pPr>
      <w:r>
        <w:t>Full gene ontology term density and l</w:t>
      </w:r>
      <w:r w:rsidR="00247FEC">
        <w:t>ocality</w:t>
      </w:r>
      <w:r>
        <w:t xml:space="preserve"> p-values</w:t>
      </w:r>
    </w:p>
    <w:p w14:paraId="4B43DB15" w14:textId="77777777"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05389990" w14:textId="77777777" w:rsidR="00301559" w:rsidRDefault="00301559" w:rsidP="00D04EE5">
      <w:pPr>
        <w:pStyle w:val="Heading2"/>
      </w:pPr>
      <w:bookmarkStart w:id="71" w:name="_Ref483825641"/>
      <w:r>
        <w:t>Supp. Table 2</w:t>
      </w:r>
      <w:bookmarkEnd w:id="71"/>
    </w:p>
    <w:p w14:paraId="6767D020" w14:textId="77777777" w:rsidR="00301559" w:rsidRDefault="00301559" w:rsidP="006804EA">
      <w:pPr>
        <w:pStyle w:val="Heading3"/>
      </w:pPr>
      <w:r>
        <w:t>Network MCL cluster gene assignments</w:t>
      </w:r>
    </w:p>
    <w:p w14:paraId="14A838EA" w14:textId="5FA17FB8"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976C8A">
      <w:pPr>
        <w:pStyle w:val="Heading2"/>
      </w:pPr>
      <w:bookmarkStart w:id="72" w:name="_Ref494793753"/>
      <w:r>
        <w:t>Supp. Table 3</w:t>
      </w:r>
      <w:bookmarkEnd w:id="72"/>
    </w:p>
    <w:p w14:paraId="23662C7F" w14:textId="117DED48" w:rsidR="00976C8A" w:rsidRDefault="00976C8A" w:rsidP="00976C8A">
      <w:pPr>
        <w:pStyle w:val="Heading3"/>
      </w:pPr>
      <w:r>
        <w:t>Network MCL cluster GO enrichment</w:t>
      </w:r>
    </w:p>
    <w:p w14:paraId="2704907D" w14:textId="7371B2DA" w:rsidR="00976C8A" w:rsidRPr="00976C8A" w:rsidRDefault="00F31445" w:rsidP="00976C8A">
      <w:pPr>
        <w:pStyle w:val="Subtitle"/>
      </w:pPr>
      <w:r>
        <w:t>E</w:t>
      </w:r>
      <w:r w:rsidR="00976C8A">
        <w:t>nrichment of genes co-annotated for GO terms</w:t>
      </w:r>
      <w:r>
        <w:t xml:space="preserve"> in each MCL cluster</w:t>
      </w:r>
      <w:r w:rsidR="009C28B5">
        <w:t>.</w:t>
      </w:r>
    </w:p>
    <w:p w14:paraId="149C21F5" w14:textId="4DE04DC2" w:rsidR="00573EC0" w:rsidRDefault="00573EC0" w:rsidP="00D04EE5">
      <w:pPr>
        <w:pStyle w:val="Heading2"/>
      </w:pPr>
      <w:bookmarkStart w:id="73" w:name="_Ref479248756"/>
      <w:r>
        <w:t>Supp. Table</w:t>
      </w:r>
      <w:r w:rsidR="00415A2E">
        <w:t xml:space="preserve"> 4</w:t>
      </w:r>
      <w:bookmarkEnd w:id="73"/>
    </w:p>
    <w:p w14:paraId="44CF6947" w14:textId="77777777" w:rsidR="00573EC0" w:rsidRDefault="00573EC0" w:rsidP="006804EA">
      <w:pPr>
        <w:pStyle w:val="Heading3"/>
      </w:pPr>
      <w:r>
        <w:t>Network signal of GO terms with various levels of MCR/FCR.</w:t>
      </w:r>
    </w:p>
    <w:p w14:paraId="6406A840" w14:textId="5131F95D"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0B0BA4">
        <w:t>Fig. 5</w:t>
      </w:r>
      <w:r w:rsidR="00B74EB9" w:rsidRPr="00256622">
        <w:fldChar w:fldCharType="end"/>
      </w:r>
      <w:r w:rsidR="00B74EB9" w:rsidRPr="00256622">
        <w:t>)</w:t>
      </w:r>
      <w:r w:rsidR="00193BFA" w:rsidRPr="00256622">
        <w:t>.</w:t>
      </w:r>
    </w:p>
    <w:p w14:paraId="6E7188D2" w14:textId="5C0643A1" w:rsidR="00301559" w:rsidRDefault="002D35B0" w:rsidP="00D04EE5">
      <w:pPr>
        <w:pStyle w:val="Heading2"/>
      </w:pPr>
      <w:bookmarkStart w:id="74" w:name="_Ref479162360"/>
      <w:bookmarkStart w:id="75" w:name="_Ref479250924"/>
      <w:r>
        <w:t>Supp. Table</w:t>
      </w:r>
      <w:r w:rsidR="00D419A5">
        <w:t xml:space="preserve"> 5</w:t>
      </w:r>
      <w:bookmarkEnd w:id="74"/>
      <w:bookmarkEnd w:id="75"/>
    </w:p>
    <w:p w14:paraId="149ADDDF" w14:textId="77777777" w:rsidR="00301559" w:rsidRDefault="00301559" w:rsidP="006804EA">
      <w:pPr>
        <w:pStyle w:val="Heading3"/>
      </w:pPr>
      <w:r>
        <w:t>Maize Grain Ionome GWAS Network Overlap Candidate Genes</w:t>
      </w:r>
    </w:p>
    <w:p w14:paraId="143E77FA" w14:textId="7BE032CC"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0B0BA4" w:rsidRPr="0045686C">
        <w:t>Eq.</w:t>
      </w:r>
      <w:r w:rsidR="000B0BA4">
        <w:t>3</w:t>
      </w:r>
      <w:r>
        <w:fldChar w:fldCharType="end"/>
      </w:r>
      <w:r>
        <w:t>) or locality (</w:t>
      </w:r>
      <w:r>
        <w:fldChar w:fldCharType="begin"/>
      </w:r>
      <w:r>
        <w:instrText xml:space="preserve"> REF _Ref447101571 \h  \* MERGEFORMAT </w:instrText>
      </w:r>
      <w:r>
        <w:fldChar w:fldCharType="separate"/>
      </w:r>
      <w:r w:rsidR="000B0BA4">
        <w:t>Eq.4</w:t>
      </w:r>
      <w:r>
        <w:fldChar w:fldCharType="end"/>
      </w:r>
      <w:r>
        <w:t xml:space="preserve">) to the average density or locality </w:t>
      </w:r>
      <w:r>
        <w:lastRenderedPageBreak/>
        <w:t>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D04EE5">
      <w:pPr>
        <w:pStyle w:val="Heading2"/>
      </w:pPr>
      <w:bookmarkStart w:id="76" w:name="_Ref480187199"/>
      <w:r>
        <w:t>Supp. Table</w:t>
      </w:r>
      <w:r w:rsidR="00D419A5">
        <w:t xml:space="preserve"> 6</w:t>
      </w:r>
      <w:bookmarkEnd w:id="76"/>
    </w:p>
    <w:p w14:paraId="390116F7" w14:textId="77777777" w:rsidR="0099107B" w:rsidRDefault="0099107B" w:rsidP="006804EA">
      <w:pPr>
        <w:pStyle w:val="Heading3"/>
      </w:pPr>
      <w:r>
        <w:t>Maize Grain Ionome GWAS High Priority Overlap</w:t>
      </w:r>
      <w:r w:rsidR="0017480F">
        <w:t xml:space="preserve"> (HPO)</w:t>
      </w:r>
      <w:r>
        <w:t xml:space="preserve"> Candidate Genes</w:t>
      </w:r>
    </w:p>
    <w:p w14:paraId="79DAD5A6" w14:textId="7777777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5B432BED" w14:textId="4F4DA384" w:rsidR="003A4EB2" w:rsidRDefault="003A4EB2" w:rsidP="003A4EB2">
      <w:pPr>
        <w:pStyle w:val="Heading2"/>
      </w:pPr>
      <w:bookmarkStart w:id="77" w:name="_Ref486516422"/>
      <w:r>
        <w:t>Supp. Table</w:t>
      </w:r>
      <w:r w:rsidR="00D419A5">
        <w:t xml:space="preserve"> 7</w:t>
      </w:r>
      <w:bookmarkEnd w:id="77"/>
    </w:p>
    <w:p w14:paraId="3AF90F38" w14:textId="77777777" w:rsidR="003A4EB2" w:rsidRDefault="003A4EB2" w:rsidP="003A4EB2">
      <w:pPr>
        <w:pStyle w:val="Heading3"/>
      </w:pPr>
      <w:r>
        <w:t>HPO genes discovered with networks built from accessions subsets</w:t>
      </w:r>
    </w:p>
    <w:p w14:paraId="7FC9B54D" w14:textId="77777777"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783D42A1" w14:textId="0E64F6F1" w:rsidR="002F7BB4" w:rsidRDefault="002F7BB4" w:rsidP="002F7BB4">
      <w:pPr>
        <w:pStyle w:val="Heading2"/>
      </w:pPr>
      <w:bookmarkStart w:id="78" w:name="_Ref486581168"/>
      <w:r>
        <w:t>Supp. Table</w:t>
      </w:r>
      <w:r w:rsidR="00D419A5">
        <w:t xml:space="preserve"> 8</w:t>
      </w:r>
      <w:bookmarkEnd w:id="78"/>
    </w:p>
    <w:p w14:paraId="61321DD6" w14:textId="77777777" w:rsidR="002F7BB4" w:rsidRDefault="002F7BB4" w:rsidP="002F7BB4">
      <w:pPr>
        <w:pStyle w:val="Heading3"/>
      </w:pPr>
      <w:r>
        <w:t>Multiple Element HPO gene list</w:t>
      </w:r>
    </w:p>
    <w:p w14:paraId="5AAF849D" w14:textId="77777777"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1A7F6E21" w14:textId="600915C1" w:rsidR="00DF5470" w:rsidRDefault="00DF5470" w:rsidP="00D04EE5">
      <w:pPr>
        <w:pStyle w:val="Heading2"/>
      </w:pPr>
      <w:bookmarkStart w:id="79" w:name="_Ref479316734"/>
      <w:bookmarkStart w:id="80" w:name="_Ref486000980"/>
      <w:r>
        <w:t>Supp. Table</w:t>
      </w:r>
      <w:r w:rsidR="00D419A5">
        <w:t xml:space="preserve"> 9</w:t>
      </w:r>
      <w:bookmarkEnd w:id="79"/>
      <w:bookmarkEnd w:id="80"/>
    </w:p>
    <w:p w14:paraId="25B09B77" w14:textId="77777777" w:rsidR="00DF5470" w:rsidRDefault="00DF5470" w:rsidP="006804EA">
      <w:pPr>
        <w:pStyle w:val="Heading3"/>
      </w:pPr>
      <w:r>
        <w:t>Element Gene Ontology Enrichment</w:t>
      </w:r>
    </w:p>
    <w:p w14:paraId="0348F5E8" w14:textId="77777777"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210E784F" w14:textId="0F73713B" w:rsidR="009C78B5" w:rsidRDefault="009C78B5" w:rsidP="009C78B5">
      <w:pPr>
        <w:pStyle w:val="Heading2"/>
      </w:pPr>
      <w:bookmarkStart w:id="81" w:name="_Ref481755630"/>
      <w:bookmarkStart w:id="82" w:name="_Ref483912443"/>
      <w:bookmarkStart w:id="83" w:name="_Ref486581620"/>
      <w:r>
        <w:lastRenderedPageBreak/>
        <w:t>Supp. Table</w:t>
      </w:r>
      <w:r w:rsidR="00D419A5">
        <w:t xml:space="preserve"> 10</w:t>
      </w:r>
      <w:bookmarkEnd w:id="81"/>
      <w:bookmarkEnd w:id="82"/>
      <w:bookmarkEnd w:id="83"/>
    </w:p>
    <w:p w14:paraId="432A3CED" w14:textId="77777777" w:rsidR="009C78B5" w:rsidRDefault="009C78B5" w:rsidP="009C78B5">
      <w:pPr>
        <w:pStyle w:val="Heading3"/>
      </w:pPr>
      <w:r>
        <w:t>HPO plus neighbors Gene Ontology Enrichment</w:t>
      </w:r>
    </w:p>
    <w:p w14:paraId="467032DA" w14:textId="77777777"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595BBE78" w14:textId="77777777" w:rsidR="009C78B5" w:rsidRPr="009C78B5" w:rsidRDefault="009C78B5" w:rsidP="009C78B5"/>
    <w:sectPr w:rsidR="009C78B5" w:rsidRPr="009C78B5">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2" w:author="rob" w:date="2017-10-04T13:11:00Z" w:initials="r">
    <w:p w14:paraId="510CF015" w14:textId="1E50B665" w:rsidR="008C00DF" w:rsidRDefault="008C00DF">
      <w:pPr>
        <w:pStyle w:val="CommentText"/>
      </w:pPr>
      <w:r>
        <w:rPr>
          <w:rStyle w:val="CommentReference"/>
        </w:rPr>
        <w:annotationRef/>
      </w:r>
      <w:r>
        <w:t>D5 is not in Table 5</w:t>
      </w:r>
      <w:r w:rsidR="008E0E3F">
        <w:t xml:space="preserve"> (HPO)</w:t>
      </w:r>
      <w:r>
        <w:t xml:space="preserve"> for Cd.</w:t>
      </w:r>
    </w:p>
  </w:comment>
  <w:comment w:id="36" w:author="rob" w:date="2017-10-04T15:31:00Z" w:initials="r">
    <w:p w14:paraId="7A56AC43" w14:textId="6131B694" w:rsidR="008C00DF" w:rsidRDefault="008C00DF">
      <w:pPr>
        <w:pStyle w:val="CommentText"/>
      </w:pPr>
      <w:r>
        <w:rPr>
          <w:rStyle w:val="CommentReference"/>
        </w:rPr>
        <w:annotationRef/>
      </w:r>
      <w:r>
        <w:t>Can we remove this as we don't show it in the boxplots?</w:t>
      </w:r>
    </w:p>
  </w:comment>
  <w:comment w:id="47" w:author="rob" w:date="2017-10-04T15:32:00Z" w:initials="r">
    <w:p w14:paraId="62CB1A02" w14:textId="4461BF11" w:rsidR="008C00DF" w:rsidRDefault="008C00DF">
      <w:pPr>
        <w:pStyle w:val="CommentText"/>
      </w:pPr>
      <w:r>
        <w:rPr>
          <w:rStyle w:val="CommentReference"/>
        </w:rPr>
        <w:annotationRef/>
      </w:r>
      <w:r>
        <w:t>Not true</w:t>
      </w:r>
      <w:r w:rsidR="000361E0">
        <w:t xml:space="preserve"> according to Fig9</w:t>
      </w:r>
      <w:r>
        <w:t>?</w:t>
      </w:r>
      <w:r w:rsidR="000361E0">
        <w:t xml:space="preserve"> I'm unsure what you mean by this.</w:t>
      </w:r>
      <w:bookmarkStart w:id="48" w:name="_GoBack"/>
      <w:bookmarkEnd w:id="48"/>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0CF015" w15:done="0"/>
  <w15:commentEx w15:paraId="7A56AC43" w15:done="0"/>
  <w15:commentEx w15:paraId="62CB1A0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032C5C" w14:textId="77777777" w:rsidR="008C00DF" w:rsidRDefault="008C00DF" w:rsidP="006804EA">
      <w:r>
        <w:separator/>
      </w:r>
    </w:p>
  </w:endnote>
  <w:endnote w:type="continuationSeparator" w:id="0">
    <w:p w14:paraId="2F64CBAC" w14:textId="77777777" w:rsidR="008C00DF" w:rsidRDefault="008C00DF" w:rsidP="006804EA">
      <w:r>
        <w:continuationSeparator/>
      </w:r>
    </w:p>
  </w:endnote>
  <w:endnote w:type="continuationNotice" w:id="1">
    <w:p w14:paraId="451B1068" w14:textId="77777777" w:rsidR="008C00DF" w:rsidRDefault="008C00D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altName w:val="Arial"/>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76330A00" w:rsidR="008C00DF" w:rsidRDefault="008C00DF" w:rsidP="006804EA">
        <w:pPr>
          <w:pStyle w:val="Footer"/>
        </w:pPr>
        <w:r>
          <w:fldChar w:fldCharType="begin"/>
        </w:r>
        <w:r w:rsidRPr="006A5509">
          <w:instrText xml:space="preserve"> PAGE   \* MERGEFORMAT </w:instrText>
        </w:r>
        <w:r>
          <w:fldChar w:fldCharType="separate"/>
        </w:r>
        <w:r w:rsidR="000361E0">
          <w:rPr>
            <w:noProof/>
          </w:rPr>
          <w:t>18</w:t>
        </w:r>
        <w:r>
          <w:rPr>
            <w:noProof/>
          </w:rPr>
          <w:fldChar w:fldCharType="end"/>
        </w:r>
      </w:p>
    </w:sdtContent>
  </w:sdt>
  <w:p w14:paraId="1B93D360" w14:textId="77777777" w:rsidR="008C00DF" w:rsidRDefault="008C00DF"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F0E099" w14:textId="77777777" w:rsidR="008C00DF" w:rsidRDefault="008C00DF" w:rsidP="006804EA">
      <w:r>
        <w:separator/>
      </w:r>
    </w:p>
  </w:footnote>
  <w:footnote w:type="continuationSeparator" w:id="0">
    <w:p w14:paraId="596AFD4B" w14:textId="77777777" w:rsidR="008C00DF" w:rsidRDefault="008C00DF" w:rsidP="006804EA">
      <w:r>
        <w:continuationSeparator/>
      </w:r>
    </w:p>
  </w:footnote>
  <w:footnote w:type="continuationNotice" w:id="1">
    <w:p w14:paraId="7A26C79E" w14:textId="77777777" w:rsidR="008C00DF" w:rsidRDefault="008C00D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195BE3" w14:textId="77777777" w:rsidR="008C00DF" w:rsidRDefault="008C00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311"/>
    <w:rsid w:val="000008AC"/>
    <w:rsid w:val="0000230A"/>
    <w:rsid w:val="00002A0F"/>
    <w:rsid w:val="00003079"/>
    <w:rsid w:val="000037D3"/>
    <w:rsid w:val="00003F71"/>
    <w:rsid w:val="00004B2D"/>
    <w:rsid w:val="000053A5"/>
    <w:rsid w:val="000054F8"/>
    <w:rsid w:val="00005604"/>
    <w:rsid w:val="00005D22"/>
    <w:rsid w:val="00005D7D"/>
    <w:rsid w:val="000070EF"/>
    <w:rsid w:val="00007B48"/>
    <w:rsid w:val="00007E84"/>
    <w:rsid w:val="000106F2"/>
    <w:rsid w:val="00010C70"/>
    <w:rsid w:val="0001100A"/>
    <w:rsid w:val="0001157A"/>
    <w:rsid w:val="00011AFB"/>
    <w:rsid w:val="000123DF"/>
    <w:rsid w:val="00012680"/>
    <w:rsid w:val="00013461"/>
    <w:rsid w:val="00013835"/>
    <w:rsid w:val="00013CDC"/>
    <w:rsid w:val="00013D18"/>
    <w:rsid w:val="000145CA"/>
    <w:rsid w:val="00014615"/>
    <w:rsid w:val="00014A81"/>
    <w:rsid w:val="00015762"/>
    <w:rsid w:val="00015A57"/>
    <w:rsid w:val="000165F7"/>
    <w:rsid w:val="000168B5"/>
    <w:rsid w:val="000173DB"/>
    <w:rsid w:val="00017416"/>
    <w:rsid w:val="000178B0"/>
    <w:rsid w:val="00020E0D"/>
    <w:rsid w:val="00021B8F"/>
    <w:rsid w:val="00021E19"/>
    <w:rsid w:val="000222A3"/>
    <w:rsid w:val="000230AE"/>
    <w:rsid w:val="00023B30"/>
    <w:rsid w:val="00023C5E"/>
    <w:rsid w:val="00024087"/>
    <w:rsid w:val="000249BD"/>
    <w:rsid w:val="00024A8F"/>
    <w:rsid w:val="0002616A"/>
    <w:rsid w:val="000269ED"/>
    <w:rsid w:val="00027159"/>
    <w:rsid w:val="00027634"/>
    <w:rsid w:val="00027815"/>
    <w:rsid w:val="00027E14"/>
    <w:rsid w:val="00030C61"/>
    <w:rsid w:val="00030D03"/>
    <w:rsid w:val="00031D54"/>
    <w:rsid w:val="00032026"/>
    <w:rsid w:val="00032090"/>
    <w:rsid w:val="0003281D"/>
    <w:rsid w:val="000339B1"/>
    <w:rsid w:val="00034079"/>
    <w:rsid w:val="00034106"/>
    <w:rsid w:val="000347CB"/>
    <w:rsid w:val="00035D41"/>
    <w:rsid w:val="000361E0"/>
    <w:rsid w:val="000367EC"/>
    <w:rsid w:val="00036936"/>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512"/>
    <w:rsid w:val="00047C4E"/>
    <w:rsid w:val="00050886"/>
    <w:rsid w:val="00051005"/>
    <w:rsid w:val="000514AB"/>
    <w:rsid w:val="000523BA"/>
    <w:rsid w:val="000525A0"/>
    <w:rsid w:val="00052D84"/>
    <w:rsid w:val="00052FF5"/>
    <w:rsid w:val="000532E7"/>
    <w:rsid w:val="000534C7"/>
    <w:rsid w:val="000537C5"/>
    <w:rsid w:val="00054166"/>
    <w:rsid w:val="00054552"/>
    <w:rsid w:val="0005469E"/>
    <w:rsid w:val="00055EE4"/>
    <w:rsid w:val="000561D7"/>
    <w:rsid w:val="000565B8"/>
    <w:rsid w:val="000565D6"/>
    <w:rsid w:val="00056987"/>
    <w:rsid w:val="0005741C"/>
    <w:rsid w:val="00057F8B"/>
    <w:rsid w:val="0006124C"/>
    <w:rsid w:val="00061FDD"/>
    <w:rsid w:val="0006268D"/>
    <w:rsid w:val="000629DC"/>
    <w:rsid w:val="00062AFD"/>
    <w:rsid w:val="00063F15"/>
    <w:rsid w:val="0006497B"/>
    <w:rsid w:val="00064FEA"/>
    <w:rsid w:val="00065A66"/>
    <w:rsid w:val="00065B65"/>
    <w:rsid w:val="00065C7F"/>
    <w:rsid w:val="00066268"/>
    <w:rsid w:val="00066CFC"/>
    <w:rsid w:val="00066E74"/>
    <w:rsid w:val="00067825"/>
    <w:rsid w:val="00067B91"/>
    <w:rsid w:val="00070473"/>
    <w:rsid w:val="00070CC8"/>
    <w:rsid w:val="00070D29"/>
    <w:rsid w:val="00071397"/>
    <w:rsid w:val="00071B5D"/>
    <w:rsid w:val="00072324"/>
    <w:rsid w:val="000723E2"/>
    <w:rsid w:val="00072529"/>
    <w:rsid w:val="000733E9"/>
    <w:rsid w:val="000736F6"/>
    <w:rsid w:val="00074512"/>
    <w:rsid w:val="00074E58"/>
    <w:rsid w:val="00074EEA"/>
    <w:rsid w:val="000756EF"/>
    <w:rsid w:val="00075B59"/>
    <w:rsid w:val="0007635B"/>
    <w:rsid w:val="00076A96"/>
    <w:rsid w:val="00076C1C"/>
    <w:rsid w:val="00076C75"/>
    <w:rsid w:val="0007718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45E1"/>
    <w:rsid w:val="00086EFB"/>
    <w:rsid w:val="000872C5"/>
    <w:rsid w:val="00087DC9"/>
    <w:rsid w:val="00090417"/>
    <w:rsid w:val="00091644"/>
    <w:rsid w:val="00091669"/>
    <w:rsid w:val="00091B42"/>
    <w:rsid w:val="00091EBF"/>
    <w:rsid w:val="00093372"/>
    <w:rsid w:val="000939DF"/>
    <w:rsid w:val="000942CF"/>
    <w:rsid w:val="00094D01"/>
    <w:rsid w:val="0009516B"/>
    <w:rsid w:val="00095363"/>
    <w:rsid w:val="00095628"/>
    <w:rsid w:val="0009639C"/>
    <w:rsid w:val="00097BC0"/>
    <w:rsid w:val="000A0541"/>
    <w:rsid w:val="000A1436"/>
    <w:rsid w:val="000A1FF1"/>
    <w:rsid w:val="000A25E3"/>
    <w:rsid w:val="000A29F0"/>
    <w:rsid w:val="000A2F0B"/>
    <w:rsid w:val="000A3075"/>
    <w:rsid w:val="000A3509"/>
    <w:rsid w:val="000A41E2"/>
    <w:rsid w:val="000A4308"/>
    <w:rsid w:val="000A470F"/>
    <w:rsid w:val="000A4930"/>
    <w:rsid w:val="000A5099"/>
    <w:rsid w:val="000A55DA"/>
    <w:rsid w:val="000A5B5F"/>
    <w:rsid w:val="000A6953"/>
    <w:rsid w:val="000A71F2"/>
    <w:rsid w:val="000A757C"/>
    <w:rsid w:val="000A7C15"/>
    <w:rsid w:val="000A7CE0"/>
    <w:rsid w:val="000B05C3"/>
    <w:rsid w:val="000B0BA4"/>
    <w:rsid w:val="000B0D12"/>
    <w:rsid w:val="000B104B"/>
    <w:rsid w:val="000B1204"/>
    <w:rsid w:val="000B1860"/>
    <w:rsid w:val="000B21DB"/>
    <w:rsid w:val="000B24AB"/>
    <w:rsid w:val="000B3CC5"/>
    <w:rsid w:val="000B49C3"/>
    <w:rsid w:val="000B49DA"/>
    <w:rsid w:val="000B52B4"/>
    <w:rsid w:val="000B5314"/>
    <w:rsid w:val="000B5AB0"/>
    <w:rsid w:val="000B5F2F"/>
    <w:rsid w:val="000B6E8F"/>
    <w:rsid w:val="000B6EA4"/>
    <w:rsid w:val="000B6FDB"/>
    <w:rsid w:val="000B7C31"/>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EFF"/>
    <w:rsid w:val="000C7F4C"/>
    <w:rsid w:val="000D1150"/>
    <w:rsid w:val="000D1D8D"/>
    <w:rsid w:val="000D226B"/>
    <w:rsid w:val="000D3204"/>
    <w:rsid w:val="000D3FBC"/>
    <w:rsid w:val="000D451E"/>
    <w:rsid w:val="000D50C2"/>
    <w:rsid w:val="000D5A01"/>
    <w:rsid w:val="000D6432"/>
    <w:rsid w:val="000D6E7F"/>
    <w:rsid w:val="000D7009"/>
    <w:rsid w:val="000D7391"/>
    <w:rsid w:val="000D75BC"/>
    <w:rsid w:val="000D76C8"/>
    <w:rsid w:val="000D78CE"/>
    <w:rsid w:val="000D7E9E"/>
    <w:rsid w:val="000E0301"/>
    <w:rsid w:val="000E04CE"/>
    <w:rsid w:val="000E0901"/>
    <w:rsid w:val="000E1563"/>
    <w:rsid w:val="000E18F6"/>
    <w:rsid w:val="000E1BDE"/>
    <w:rsid w:val="000E2B91"/>
    <w:rsid w:val="000E3576"/>
    <w:rsid w:val="000E3684"/>
    <w:rsid w:val="000E4135"/>
    <w:rsid w:val="000E4247"/>
    <w:rsid w:val="000E52D8"/>
    <w:rsid w:val="000E5367"/>
    <w:rsid w:val="000E543C"/>
    <w:rsid w:val="000E56FE"/>
    <w:rsid w:val="000E6473"/>
    <w:rsid w:val="000E6EA3"/>
    <w:rsid w:val="000E756C"/>
    <w:rsid w:val="000E781A"/>
    <w:rsid w:val="000E7D1B"/>
    <w:rsid w:val="000E7DC2"/>
    <w:rsid w:val="000E7FEB"/>
    <w:rsid w:val="000F0631"/>
    <w:rsid w:val="000F1264"/>
    <w:rsid w:val="000F1579"/>
    <w:rsid w:val="000F17F8"/>
    <w:rsid w:val="000F32EE"/>
    <w:rsid w:val="000F3622"/>
    <w:rsid w:val="000F3B6F"/>
    <w:rsid w:val="000F3BCF"/>
    <w:rsid w:val="000F4CD2"/>
    <w:rsid w:val="000F52BC"/>
    <w:rsid w:val="000F52E3"/>
    <w:rsid w:val="000F5466"/>
    <w:rsid w:val="000F5B1A"/>
    <w:rsid w:val="000F5C42"/>
    <w:rsid w:val="000F69D4"/>
    <w:rsid w:val="000F6BFC"/>
    <w:rsid w:val="000F700B"/>
    <w:rsid w:val="000F7FC5"/>
    <w:rsid w:val="00100E74"/>
    <w:rsid w:val="00101EAA"/>
    <w:rsid w:val="001029DD"/>
    <w:rsid w:val="00102F3D"/>
    <w:rsid w:val="00104343"/>
    <w:rsid w:val="001049E5"/>
    <w:rsid w:val="00105DA9"/>
    <w:rsid w:val="00105E07"/>
    <w:rsid w:val="00106272"/>
    <w:rsid w:val="001069EA"/>
    <w:rsid w:val="00106C87"/>
    <w:rsid w:val="00107198"/>
    <w:rsid w:val="00107C6B"/>
    <w:rsid w:val="00107F6A"/>
    <w:rsid w:val="00110BBB"/>
    <w:rsid w:val="0011125B"/>
    <w:rsid w:val="0011248E"/>
    <w:rsid w:val="0011301D"/>
    <w:rsid w:val="001138B0"/>
    <w:rsid w:val="0011532C"/>
    <w:rsid w:val="00115C93"/>
    <w:rsid w:val="00115F88"/>
    <w:rsid w:val="0011723C"/>
    <w:rsid w:val="00117375"/>
    <w:rsid w:val="00117DF5"/>
    <w:rsid w:val="001203F8"/>
    <w:rsid w:val="001204BA"/>
    <w:rsid w:val="00120DF6"/>
    <w:rsid w:val="001216B4"/>
    <w:rsid w:val="00121B50"/>
    <w:rsid w:val="00122061"/>
    <w:rsid w:val="00123247"/>
    <w:rsid w:val="00123B20"/>
    <w:rsid w:val="00123FBC"/>
    <w:rsid w:val="001243AB"/>
    <w:rsid w:val="00125AAE"/>
    <w:rsid w:val="001260BB"/>
    <w:rsid w:val="001260C5"/>
    <w:rsid w:val="00126D2D"/>
    <w:rsid w:val="00126FBB"/>
    <w:rsid w:val="0012713E"/>
    <w:rsid w:val="001278C0"/>
    <w:rsid w:val="00127E76"/>
    <w:rsid w:val="00132CEC"/>
    <w:rsid w:val="001331FA"/>
    <w:rsid w:val="00133517"/>
    <w:rsid w:val="00133DDF"/>
    <w:rsid w:val="00134164"/>
    <w:rsid w:val="001345B8"/>
    <w:rsid w:val="00134655"/>
    <w:rsid w:val="00134E49"/>
    <w:rsid w:val="00135D18"/>
    <w:rsid w:val="00135F35"/>
    <w:rsid w:val="001366DA"/>
    <w:rsid w:val="00137A58"/>
    <w:rsid w:val="00141C32"/>
    <w:rsid w:val="001424A7"/>
    <w:rsid w:val="001443CB"/>
    <w:rsid w:val="001445C8"/>
    <w:rsid w:val="00144B3B"/>
    <w:rsid w:val="00144D79"/>
    <w:rsid w:val="00145C50"/>
    <w:rsid w:val="00146F28"/>
    <w:rsid w:val="001476BD"/>
    <w:rsid w:val="00150231"/>
    <w:rsid w:val="0015044B"/>
    <w:rsid w:val="00150571"/>
    <w:rsid w:val="00150619"/>
    <w:rsid w:val="00150B69"/>
    <w:rsid w:val="00150D91"/>
    <w:rsid w:val="00151DF1"/>
    <w:rsid w:val="001524EF"/>
    <w:rsid w:val="001527AE"/>
    <w:rsid w:val="00153092"/>
    <w:rsid w:val="0015347B"/>
    <w:rsid w:val="00153EAF"/>
    <w:rsid w:val="0015446F"/>
    <w:rsid w:val="0015467D"/>
    <w:rsid w:val="00154DDB"/>
    <w:rsid w:val="00155F5C"/>
    <w:rsid w:val="00156201"/>
    <w:rsid w:val="00156309"/>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5A26"/>
    <w:rsid w:val="001665B0"/>
    <w:rsid w:val="0016670A"/>
    <w:rsid w:val="00166F09"/>
    <w:rsid w:val="00167378"/>
    <w:rsid w:val="001677D1"/>
    <w:rsid w:val="00167855"/>
    <w:rsid w:val="00167969"/>
    <w:rsid w:val="00167D5E"/>
    <w:rsid w:val="001701CE"/>
    <w:rsid w:val="00170A42"/>
    <w:rsid w:val="00171683"/>
    <w:rsid w:val="00172E14"/>
    <w:rsid w:val="001737EB"/>
    <w:rsid w:val="00173E06"/>
    <w:rsid w:val="00174303"/>
    <w:rsid w:val="0017442E"/>
    <w:rsid w:val="0017463A"/>
    <w:rsid w:val="0017480F"/>
    <w:rsid w:val="00174CF3"/>
    <w:rsid w:val="00175215"/>
    <w:rsid w:val="001758A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5512"/>
    <w:rsid w:val="00185C53"/>
    <w:rsid w:val="00186291"/>
    <w:rsid w:val="00190408"/>
    <w:rsid w:val="0019068B"/>
    <w:rsid w:val="00191254"/>
    <w:rsid w:val="00191687"/>
    <w:rsid w:val="001925CC"/>
    <w:rsid w:val="00192BF0"/>
    <w:rsid w:val="001937DF"/>
    <w:rsid w:val="00193BFA"/>
    <w:rsid w:val="00194065"/>
    <w:rsid w:val="001959AD"/>
    <w:rsid w:val="00195A6C"/>
    <w:rsid w:val="00196956"/>
    <w:rsid w:val="00196CB6"/>
    <w:rsid w:val="00196D9E"/>
    <w:rsid w:val="00196FCE"/>
    <w:rsid w:val="001970A2"/>
    <w:rsid w:val="001977AE"/>
    <w:rsid w:val="0019799E"/>
    <w:rsid w:val="001A0648"/>
    <w:rsid w:val="001A1DEA"/>
    <w:rsid w:val="001A2D64"/>
    <w:rsid w:val="001A2E3A"/>
    <w:rsid w:val="001A35D6"/>
    <w:rsid w:val="001A4E01"/>
    <w:rsid w:val="001A50B4"/>
    <w:rsid w:val="001A5692"/>
    <w:rsid w:val="001A58D8"/>
    <w:rsid w:val="001A5BB1"/>
    <w:rsid w:val="001A5BDA"/>
    <w:rsid w:val="001A61E0"/>
    <w:rsid w:val="001A6DBD"/>
    <w:rsid w:val="001A71E4"/>
    <w:rsid w:val="001A7232"/>
    <w:rsid w:val="001A7361"/>
    <w:rsid w:val="001A7705"/>
    <w:rsid w:val="001B0872"/>
    <w:rsid w:val="001B0A54"/>
    <w:rsid w:val="001B0D8D"/>
    <w:rsid w:val="001B1541"/>
    <w:rsid w:val="001B23B4"/>
    <w:rsid w:val="001B292B"/>
    <w:rsid w:val="001B2C71"/>
    <w:rsid w:val="001B34B3"/>
    <w:rsid w:val="001B363D"/>
    <w:rsid w:val="001B3B6D"/>
    <w:rsid w:val="001B4C95"/>
    <w:rsid w:val="001B5A30"/>
    <w:rsid w:val="001B5E24"/>
    <w:rsid w:val="001B6530"/>
    <w:rsid w:val="001B663E"/>
    <w:rsid w:val="001B6BF1"/>
    <w:rsid w:val="001B6D94"/>
    <w:rsid w:val="001C0237"/>
    <w:rsid w:val="001C046B"/>
    <w:rsid w:val="001C0928"/>
    <w:rsid w:val="001C0A29"/>
    <w:rsid w:val="001C0B1D"/>
    <w:rsid w:val="001C1D4A"/>
    <w:rsid w:val="001C2F18"/>
    <w:rsid w:val="001C3567"/>
    <w:rsid w:val="001C385E"/>
    <w:rsid w:val="001C3F40"/>
    <w:rsid w:val="001C5406"/>
    <w:rsid w:val="001C5961"/>
    <w:rsid w:val="001C5C3D"/>
    <w:rsid w:val="001C5DF4"/>
    <w:rsid w:val="001C652C"/>
    <w:rsid w:val="001C710D"/>
    <w:rsid w:val="001C7908"/>
    <w:rsid w:val="001C7CFC"/>
    <w:rsid w:val="001D06EE"/>
    <w:rsid w:val="001D0956"/>
    <w:rsid w:val="001D09DD"/>
    <w:rsid w:val="001D1997"/>
    <w:rsid w:val="001D29D4"/>
    <w:rsid w:val="001D300F"/>
    <w:rsid w:val="001D3930"/>
    <w:rsid w:val="001D3B05"/>
    <w:rsid w:val="001D3BF2"/>
    <w:rsid w:val="001D3CBE"/>
    <w:rsid w:val="001D4DE4"/>
    <w:rsid w:val="001D6527"/>
    <w:rsid w:val="001D7079"/>
    <w:rsid w:val="001D7331"/>
    <w:rsid w:val="001D7C84"/>
    <w:rsid w:val="001E1711"/>
    <w:rsid w:val="001E1ABC"/>
    <w:rsid w:val="001E296A"/>
    <w:rsid w:val="001E30CB"/>
    <w:rsid w:val="001E362C"/>
    <w:rsid w:val="001E3F7D"/>
    <w:rsid w:val="001E4DCE"/>
    <w:rsid w:val="001E592F"/>
    <w:rsid w:val="001E6D0C"/>
    <w:rsid w:val="001E74B4"/>
    <w:rsid w:val="001E796F"/>
    <w:rsid w:val="001E7DCC"/>
    <w:rsid w:val="001E7F39"/>
    <w:rsid w:val="001F119B"/>
    <w:rsid w:val="001F196B"/>
    <w:rsid w:val="001F20B4"/>
    <w:rsid w:val="001F27D0"/>
    <w:rsid w:val="001F281D"/>
    <w:rsid w:val="001F2F9D"/>
    <w:rsid w:val="001F34DB"/>
    <w:rsid w:val="001F372D"/>
    <w:rsid w:val="001F53C7"/>
    <w:rsid w:val="001F62A5"/>
    <w:rsid w:val="001F6D09"/>
    <w:rsid w:val="001F7B5A"/>
    <w:rsid w:val="002002F7"/>
    <w:rsid w:val="0020050D"/>
    <w:rsid w:val="00201B81"/>
    <w:rsid w:val="00201BD5"/>
    <w:rsid w:val="00202FD1"/>
    <w:rsid w:val="00203518"/>
    <w:rsid w:val="0020393B"/>
    <w:rsid w:val="00203D61"/>
    <w:rsid w:val="002048FA"/>
    <w:rsid w:val="00204D06"/>
    <w:rsid w:val="0020545E"/>
    <w:rsid w:val="002058DD"/>
    <w:rsid w:val="002059B2"/>
    <w:rsid w:val="00206A7F"/>
    <w:rsid w:val="0020783F"/>
    <w:rsid w:val="002078BB"/>
    <w:rsid w:val="002103A3"/>
    <w:rsid w:val="002108FD"/>
    <w:rsid w:val="002111E9"/>
    <w:rsid w:val="00211B66"/>
    <w:rsid w:val="00211B71"/>
    <w:rsid w:val="00211F36"/>
    <w:rsid w:val="00212927"/>
    <w:rsid w:val="0021359B"/>
    <w:rsid w:val="00213697"/>
    <w:rsid w:val="0021372C"/>
    <w:rsid w:val="00213D28"/>
    <w:rsid w:val="00214359"/>
    <w:rsid w:val="0021466E"/>
    <w:rsid w:val="0021575E"/>
    <w:rsid w:val="00216459"/>
    <w:rsid w:val="00216CCB"/>
    <w:rsid w:val="0021714E"/>
    <w:rsid w:val="002172E7"/>
    <w:rsid w:val="0021784E"/>
    <w:rsid w:val="00217973"/>
    <w:rsid w:val="0022195B"/>
    <w:rsid w:val="0022220D"/>
    <w:rsid w:val="002222D2"/>
    <w:rsid w:val="0022246A"/>
    <w:rsid w:val="00222679"/>
    <w:rsid w:val="00222711"/>
    <w:rsid w:val="002235FA"/>
    <w:rsid w:val="00223F9C"/>
    <w:rsid w:val="002245D7"/>
    <w:rsid w:val="002248CB"/>
    <w:rsid w:val="00225499"/>
    <w:rsid w:val="00225A44"/>
    <w:rsid w:val="00225B5A"/>
    <w:rsid w:val="00225BC1"/>
    <w:rsid w:val="00226670"/>
    <w:rsid w:val="002266D0"/>
    <w:rsid w:val="00226C70"/>
    <w:rsid w:val="00226D5C"/>
    <w:rsid w:val="00227ED2"/>
    <w:rsid w:val="002307C6"/>
    <w:rsid w:val="00230BB6"/>
    <w:rsid w:val="002319EE"/>
    <w:rsid w:val="00232EE1"/>
    <w:rsid w:val="002338CB"/>
    <w:rsid w:val="00234284"/>
    <w:rsid w:val="0023461E"/>
    <w:rsid w:val="00234742"/>
    <w:rsid w:val="00235972"/>
    <w:rsid w:val="0023599B"/>
    <w:rsid w:val="00235BD5"/>
    <w:rsid w:val="00236B57"/>
    <w:rsid w:val="002373A3"/>
    <w:rsid w:val="00237FA8"/>
    <w:rsid w:val="00240413"/>
    <w:rsid w:val="00240B0D"/>
    <w:rsid w:val="00241FD8"/>
    <w:rsid w:val="002428A7"/>
    <w:rsid w:val="00243A41"/>
    <w:rsid w:val="00243D5C"/>
    <w:rsid w:val="00243FD7"/>
    <w:rsid w:val="002443A0"/>
    <w:rsid w:val="002444A7"/>
    <w:rsid w:val="0024476A"/>
    <w:rsid w:val="00244BC9"/>
    <w:rsid w:val="00244C91"/>
    <w:rsid w:val="00244EF4"/>
    <w:rsid w:val="00245F6C"/>
    <w:rsid w:val="00247682"/>
    <w:rsid w:val="00247BB2"/>
    <w:rsid w:val="00247FEC"/>
    <w:rsid w:val="002501CE"/>
    <w:rsid w:val="00250317"/>
    <w:rsid w:val="002506BC"/>
    <w:rsid w:val="002508C5"/>
    <w:rsid w:val="00251ECA"/>
    <w:rsid w:val="00252029"/>
    <w:rsid w:val="0025225C"/>
    <w:rsid w:val="002524D3"/>
    <w:rsid w:val="00253311"/>
    <w:rsid w:val="00253B59"/>
    <w:rsid w:val="00253B83"/>
    <w:rsid w:val="00253B90"/>
    <w:rsid w:val="00253C75"/>
    <w:rsid w:val="002543C7"/>
    <w:rsid w:val="00254747"/>
    <w:rsid w:val="0025557F"/>
    <w:rsid w:val="00255987"/>
    <w:rsid w:val="00255C35"/>
    <w:rsid w:val="00256622"/>
    <w:rsid w:val="002567FD"/>
    <w:rsid w:val="00257561"/>
    <w:rsid w:val="0025768E"/>
    <w:rsid w:val="0026078F"/>
    <w:rsid w:val="002607DF"/>
    <w:rsid w:val="0026085C"/>
    <w:rsid w:val="0026185D"/>
    <w:rsid w:val="00261E80"/>
    <w:rsid w:val="00262251"/>
    <w:rsid w:val="00266EF8"/>
    <w:rsid w:val="002670AF"/>
    <w:rsid w:val="002677E6"/>
    <w:rsid w:val="00267A6E"/>
    <w:rsid w:val="0027012F"/>
    <w:rsid w:val="00270F9B"/>
    <w:rsid w:val="0027128D"/>
    <w:rsid w:val="00271520"/>
    <w:rsid w:val="00271E79"/>
    <w:rsid w:val="00272638"/>
    <w:rsid w:val="00273E69"/>
    <w:rsid w:val="00273E6E"/>
    <w:rsid w:val="002742CB"/>
    <w:rsid w:val="002745B9"/>
    <w:rsid w:val="00274970"/>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661"/>
    <w:rsid w:val="00286726"/>
    <w:rsid w:val="002868BE"/>
    <w:rsid w:val="00286B9D"/>
    <w:rsid w:val="00286BB4"/>
    <w:rsid w:val="00287ECF"/>
    <w:rsid w:val="002903B1"/>
    <w:rsid w:val="00290515"/>
    <w:rsid w:val="00290565"/>
    <w:rsid w:val="00290C70"/>
    <w:rsid w:val="00290FB4"/>
    <w:rsid w:val="002927D7"/>
    <w:rsid w:val="002927F7"/>
    <w:rsid w:val="00293257"/>
    <w:rsid w:val="002932A4"/>
    <w:rsid w:val="002933C8"/>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D73"/>
    <w:rsid w:val="002A1D90"/>
    <w:rsid w:val="002A1F54"/>
    <w:rsid w:val="002A24C6"/>
    <w:rsid w:val="002A26B7"/>
    <w:rsid w:val="002A2B17"/>
    <w:rsid w:val="002A34B2"/>
    <w:rsid w:val="002A41DF"/>
    <w:rsid w:val="002A4F2A"/>
    <w:rsid w:val="002A5071"/>
    <w:rsid w:val="002A527A"/>
    <w:rsid w:val="002A547F"/>
    <w:rsid w:val="002A6ABB"/>
    <w:rsid w:val="002A7856"/>
    <w:rsid w:val="002B0996"/>
    <w:rsid w:val="002B0E34"/>
    <w:rsid w:val="002B1DB8"/>
    <w:rsid w:val="002B2056"/>
    <w:rsid w:val="002B2214"/>
    <w:rsid w:val="002B2737"/>
    <w:rsid w:val="002B3863"/>
    <w:rsid w:val="002B3D5A"/>
    <w:rsid w:val="002B4849"/>
    <w:rsid w:val="002B5295"/>
    <w:rsid w:val="002B5E22"/>
    <w:rsid w:val="002B61AC"/>
    <w:rsid w:val="002B68E1"/>
    <w:rsid w:val="002B6A8A"/>
    <w:rsid w:val="002B7678"/>
    <w:rsid w:val="002B76B0"/>
    <w:rsid w:val="002B7755"/>
    <w:rsid w:val="002C0071"/>
    <w:rsid w:val="002C04A3"/>
    <w:rsid w:val="002C0581"/>
    <w:rsid w:val="002C074C"/>
    <w:rsid w:val="002C0CDA"/>
    <w:rsid w:val="002C113D"/>
    <w:rsid w:val="002C180B"/>
    <w:rsid w:val="002C19B0"/>
    <w:rsid w:val="002C245C"/>
    <w:rsid w:val="002C3E70"/>
    <w:rsid w:val="002C3ED2"/>
    <w:rsid w:val="002C3F7F"/>
    <w:rsid w:val="002C5568"/>
    <w:rsid w:val="002C5586"/>
    <w:rsid w:val="002C6CFA"/>
    <w:rsid w:val="002D1E0D"/>
    <w:rsid w:val="002D1FB1"/>
    <w:rsid w:val="002D2305"/>
    <w:rsid w:val="002D25BD"/>
    <w:rsid w:val="002D2792"/>
    <w:rsid w:val="002D2C7A"/>
    <w:rsid w:val="002D35B0"/>
    <w:rsid w:val="002D396F"/>
    <w:rsid w:val="002D48B3"/>
    <w:rsid w:val="002D4A3C"/>
    <w:rsid w:val="002D4D45"/>
    <w:rsid w:val="002D5641"/>
    <w:rsid w:val="002D5B64"/>
    <w:rsid w:val="002D5D6E"/>
    <w:rsid w:val="002D6558"/>
    <w:rsid w:val="002D66CF"/>
    <w:rsid w:val="002D695A"/>
    <w:rsid w:val="002D75A0"/>
    <w:rsid w:val="002D78C9"/>
    <w:rsid w:val="002D7E86"/>
    <w:rsid w:val="002E03E1"/>
    <w:rsid w:val="002E05D1"/>
    <w:rsid w:val="002E18B6"/>
    <w:rsid w:val="002E19B8"/>
    <w:rsid w:val="002E2686"/>
    <w:rsid w:val="002E27D8"/>
    <w:rsid w:val="002E2926"/>
    <w:rsid w:val="002E31AC"/>
    <w:rsid w:val="002E456B"/>
    <w:rsid w:val="002E4710"/>
    <w:rsid w:val="002E4CF7"/>
    <w:rsid w:val="002E5159"/>
    <w:rsid w:val="002E6613"/>
    <w:rsid w:val="002E684F"/>
    <w:rsid w:val="002E74B3"/>
    <w:rsid w:val="002E7652"/>
    <w:rsid w:val="002E7664"/>
    <w:rsid w:val="002F04B2"/>
    <w:rsid w:val="002F0734"/>
    <w:rsid w:val="002F0C65"/>
    <w:rsid w:val="002F1453"/>
    <w:rsid w:val="002F1492"/>
    <w:rsid w:val="002F14F5"/>
    <w:rsid w:val="002F17DF"/>
    <w:rsid w:val="002F1B08"/>
    <w:rsid w:val="002F23D7"/>
    <w:rsid w:val="002F24F7"/>
    <w:rsid w:val="002F25DE"/>
    <w:rsid w:val="002F2ECC"/>
    <w:rsid w:val="002F3C01"/>
    <w:rsid w:val="002F3C02"/>
    <w:rsid w:val="002F422B"/>
    <w:rsid w:val="002F50CE"/>
    <w:rsid w:val="002F5AC1"/>
    <w:rsid w:val="002F5C40"/>
    <w:rsid w:val="002F5C76"/>
    <w:rsid w:val="002F5FCE"/>
    <w:rsid w:val="002F64CA"/>
    <w:rsid w:val="002F705F"/>
    <w:rsid w:val="002F7923"/>
    <w:rsid w:val="002F7BB4"/>
    <w:rsid w:val="00300155"/>
    <w:rsid w:val="003005F7"/>
    <w:rsid w:val="00300B7C"/>
    <w:rsid w:val="00301559"/>
    <w:rsid w:val="00301C69"/>
    <w:rsid w:val="0030228B"/>
    <w:rsid w:val="00302334"/>
    <w:rsid w:val="00302678"/>
    <w:rsid w:val="00302818"/>
    <w:rsid w:val="0030379C"/>
    <w:rsid w:val="0030398E"/>
    <w:rsid w:val="00304598"/>
    <w:rsid w:val="0030483D"/>
    <w:rsid w:val="00304F72"/>
    <w:rsid w:val="00305EDD"/>
    <w:rsid w:val="00306859"/>
    <w:rsid w:val="003072BB"/>
    <w:rsid w:val="003075BF"/>
    <w:rsid w:val="00310D84"/>
    <w:rsid w:val="003112DD"/>
    <w:rsid w:val="003122A1"/>
    <w:rsid w:val="00312763"/>
    <w:rsid w:val="00312C3B"/>
    <w:rsid w:val="0031432E"/>
    <w:rsid w:val="003145F8"/>
    <w:rsid w:val="00314C5A"/>
    <w:rsid w:val="00314DBB"/>
    <w:rsid w:val="00315745"/>
    <w:rsid w:val="0031575C"/>
    <w:rsid w:val="00316C03"/>
    <w:rsid w:val="0031705A"/>
    <w:rsid w:val="0031757E"/>
    <w:rsid w:val="0032018A"/>
    <w:rsid w:val="00320C90"/>
    <w:rsid w:val="00320D4E"/>
    <w:rsid w:val="00320FC5"/>
    <w:rsid w:val="00321694"/>
    <w:rsid w:val="00321863"/>
    <w:rsid w:val="00321ED5"/>
    <w:rsid w:val="00321F88"/>
    <w:rsid w:val="00322409"/>
    <w:rsid w:val="00322436"/>
    <w:rsid w:val="00322EAE"/>
    <w:rsid w:val="00323165"/>
    <w:rsid w:val="003235DF"/>
    <w:rsid w:val="00323ED2"/>
    <w:rsid w:val="003246AF"/>
    <w:rsid w:val="00324E16"/>
    <w:rsid w:val="00325376"/>
    <w:rsid w:val="00325AD5"/>
    <w:rsid w:val="00326640"/>
    <w:rsid w:val="00326F55"/>
    <w:rsid w:val="00330340"/>
    <w:rsid w:val="00330666"/>
    <w:rsid w:val="00330ED2"/>
    <w:rsid w:val="00331116"/>
    <w:rsid w:val="00331207"/>
    <w:rsid w:val="0033134C"/>
    <w:rsid w:val="00331862"/>
    <w:rsid w:val="00332B7B"/>
    <w:rsid w:val="00333516"/>
    <w:rsid w:val="00333FD6"/>
    <w:rsid w:val="00334912"/>
    <w:rsid w:val="00334D14"/>
    <w:rsid w:val="00335009"/>
    <w:rsid w:val="00335A6D"/>
    <w:rsid w:val="00335FB6"/>
    <w:rsid w:val="003363AF"/>
    <w:rsid w:val="0033644C"/>
    <w:rsid w:val="00336DEA"/>
    <w:rsid w:val="00336E09"/>
    <w:rsid w:val="003373EF"/>
    <w:rsid w:val="003374CD"/>
    <w:rsid w:val="0033787A"/>
    <w:rsid w:val="003378EC"/>
    <w:rsid w:val="00337948"/>
    <w:rsid w:val="00340496"/>
    <w:rsid w:val="003407DD"/>
    <w:rsid w:val="003409B3"/>
    <w:rsid w:val="00341416"/>
    <w:rsid w:val="003426E6"/>
    <w:rsid w:val="00342B07"/>
    <w:rsid w:val="00342DA1"/>
    <w:rsid w:val="003437B8"/>
    <w:rsid w:val="00344813"/>
    <w:rsid w:val="003457D4"/>
    <w:rsid w:val="00345B20"/>
    <w:rsid w:val="003473EF"/>
    <w:rsid w:val="00347B43"/>
    <w:rsid w:val="00347D4E"/>
    <w:rsid w:val="00350078"/>
    <w:rsid w:val="00350B28"/>
    <w:rsid w:val="00351623"/>
    <w:rsid w:val="0035285B"/>
    <w:rsid w:val="0035420E"/>
    <w:rsid w:val="00354A52"/>
    <w:rsid w:val="00354DA0"/>
    <w:rsid w:val="00355692"/>
    <w:rsid w:val="00355C3F"/>
    <w:rsid w:val="003569FF"/>
    <w:rsid w:val="0035749F"/>
    <w:rsid w:val="003603D7"/>
    <w:rsid w:val="00360A0B"/>
    <w:rsid w:val="00360F64"/>
    <w:rsid w:val="003611E8"/>
    <w:rsid w:val="00361669"/>
    <w:rsid w:val="0036171F"/>
    <w:rsid w:val="003625D1"/>
    <w:rsid w:val="0036351D"/>
    <w:rsid w:val="0036374C"/>
    <w:rsid w:val="00363CBA"/>
    <w:rsid w:val="00364D33"/>
    <w:rsid w:val="00364F3A"/>
    <w:rsid w:val="0036589A"/>
    <w:rsid w:val="00366185"/>
    <w:rsid w:val="003661C6"/>
    <w:rsid w:val="003668DD"/>
    <w:rsid w:val="00366981"/>
    <w:rsid w:val="00371F3F"/>
    <w:rsid w:val="00371FDE"/>
    <w:rsid w:val="003721D9"/>
    <w:rsid w:val="003724D2"/>
    <w:rsid w:val="00372625"/>
    <w:rsid w:val="00372C73"/>
    <w:rsid w:val="00372CF2"/>
    <w:rsid w:val="00372D40"/>
    <w:rsid w:val="00373C4A"/>
    <w:rsid w:val="0037414A"/>
    <w:rsid w:val="00374724"/>
    <w:rsid w:val="00374F73"/>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343"/>
    <w:rsid w:val="00383952"/>
    <w:rsid w:val="00383E5E"/>
    <w:rsid w:val="00384CA8"/>
    <w:rsid w:val="003857C1"/>
    <w:rsid w:val="00385D3C"/>
    <w:rsid w:val="00386733"/>
    <w:rsid w:val="003867C9"/>
    <w:rsid w:val="0039027B"/>
    <w:rsid w:val="00390B8B"/>
    <w:rsid w:val="00390EB6"/>
    <w:rsid w:val="00391E2C"/>
    <w:rsid w:val="00392602"/>
    <w:rsid w:val="00393505"/>
    <w:rsid w:val="00393ABF"/>
    <w:rsid w:val="003940D2"/>
    <w:rsid w:val="003950FD"/>
    <w:rsid w:val="00395109"/>
    <w:rsid w:val="0039535A"/>
    <w:rsid w:val="003962B7"/>
    <w:rsid w:val="003964FE"/>
    <w:rsid w:val="00396956"/>
    <w:rsid w:val="003976B0"/>
    <w:rsid w:val="003976C8"/>
    <w:rsid w:val="00397D5C"/>
    <w:rsid w:val="00397FBD"/>
    <w:rsid w:val="003A010C"/>
    <w:rsid w:val="003A0851"/>
    <w:rsid w:val="003A2A02"/>
    <w:rsid w:val="003A2DDF"/>
    <w:rsid w:val="003A30CA"/>
    <w:rsid w:val="003A3FC1"/>
    <w:rsid w:val="003A4019"/>
    <w:rsid w:val="003A4844"/>
    <w:rsid w:val="003A4B4B"/>
    <w:rsid w:val="003A4EB2"/>
    <w:rsid w:val="003A4FB2"/>
    <w:rsid w:val="003A57A9"/>
    <w:rsid w:val="003A686A"/>
    <w:rsid w:val="003A6937"/>
    <w:rsid w:val="003A693D"/>
    <w:rsid w:val="003A6DD3"/>
    <w:rsid w:val="003B0547"/>
    <w:rsid w:val="003B0752"/>
    <w:rsid w:val="003B1C09"/>
    <w:rsid w:val="003B1DEA"/>
    <w:rsid w:val="003B21EA"/>
    <w:rsid w:val="003B23FD"/>
    <w:rsid w:val="003B245C"/>
    <w:rsid w:val="003B335A"/>
    <w:rsid w:val="003B35DF"/>
    <w:rsid w:val="003B38CF"/>
    <w:rsid w:val="003B4778"/>
    <w:rsid w:val="003B47C8"/>
    <w:rsid w:val="003B5A6B"/>
    <w:rsid w:val="003B5C94"/>
    <w:rsid w:val="003B620D"/>
    <w:rsid w:val="003B6861"/>
    <w:rsid w:val="003B6B24"/>
    <w:rsid w:val="003B6F65"/>
    <w:rsid w:val="003C16CC"/>
    <w:rsid w:val="003C1D52"/>
    <w:rsid w:val="003C1D86"/>
    <w:rsid w:val="003C21FD"/>
    <w:rsid w:val="003C2B1E"/>
    <w:rsid w:val="003C39D3"/>
    <w:rsid w:val="003C4292"/>
    <w:rsid w:val="003C4390"/>
    <w:rsid w:val="003C44F6"/>
    <w:rsid w:val="003C467C"/>
    <w:rsid w:val="003C47CE"/>
    <w:rsid w:val="003C492C"/>
    <w:rsid w:val="003C50A3"/>
    <w:rsid w:val="003C57D9"/>
    <w:rsid w:val="003C5DD4"/>
    <w:rsid w:val="003C65E8"/>
    <w:rsid w:val="003C6798"/>
    <w:rsid w:val="003C7B9D"/>
    <w:rsid w:val="003D057C"/>
    <w:rsid w:val="003D08D2"/>
    <w:rsid w:val="003D127A"/>
    <w:rsid w:val="003D23A9"/>
    <w:rsid w:val="003D269F"/>
    <w:rsid w:val="003D2789"/>
    <w:rsid w:val="003D2D91"/>
    <w:rsid w:val="003D308F"/>
    <w:rsid w:val="003D33B2"/>
    <w:rsid w:val="003D3A3A"/>
    <w:rsid w:val="003D48F9"/>
    <w:rsid w:val="003D52F0"/>
    <w:rsid w:val="003D5AD7"/>
    <w:rsid w:val="003D695C"/>
    <w:rsid w:val="003D6C65"/>
    <w:rsid w:val="003D717B"/>
    <w:rsid w:val="003D79DD"/>
    <w:rsid w:val="003D7ED4"/>
    <w:rsid w:val="003E02C0"/>
    <w:rsid w:val="003E0B66"/>
    <w:rsid w:val="003E1EA5"/>
    <w:rsid w:val="003E2104"/>
    <w:rsid w:val="003E2145"/>
    <w:rsid w:val="003E2154"/>
    <w:rsid w:val="003E22F8"/>
    <w:rsid w:val="003E2480"/>
    <w:rsid w:val="003E286D"/>
    <w:rsid w:val="003E29E6"/>
    <w:rsid w:val="003E35A6"/>
    <w:rsid w:val="003E3BB8"/>
    <w:rsid w:val="003E3C1F"/>
    <w:rsid w:val="003E4320"/>
    <w:rsid w:val="003E4F19"/>
    <w:rsid w:val="003E56D1"/>
    <w:rsid w:val="003E601F"/>
    <w:rsid w:val="003E612A"/>
    <w:rsid w:val="003E666C"/>
    <w:rsid w:val="003E6D1F"/>
    <w:rsid w:val="003E79AA"/>
    <w:rsid w:val="003F01CE"/>
    <w:rsid w:val="003F0355"/>
    <w:rsid w:val="003F0DEB"/>
    <w:rsid w:val="003F1192"/>
    <w:rsid w:val="003F1336"/>
    <w:rsid w:val="003F1C30"/>
    <w:rsid w:val="003F2435"/>
    <w:rsid w:val="003F25C5"/>
    <w:rsid w:val="003F2C9E"/>
    <w:rsid w:val="003F3090"/>
    <w:rsid w:val="003F34C7"/>
    <w:rsid w:val="003F3FA6"/>
    <w:rsid w:val="003F45B1"/>
    <w:rsid w:val="003F583F"/>
    <w:rsid w:val="003F603B"/>
    <w:rsid w:val="003F6D3D"/>
    <w:rsid w:val="003F6E01"/>
    <w:rsid w:val="003F70F3"/>
    <w:rsid w:val="004006A4"/>
    <w:rsid w:val="00400A66"/>
    <w:rsid w:val="00400F17"/>
    <w:rsid w:val="00400FC8"/>
    <w:rsid w:val="00401FE1"/>
    <w:rsid w:val="00402BBA"/>
    <w:rsid w:val="00402D95"/>
    <w:rsid w:val="00404640"/>
    <w:rsid w:val="004047D8"/>
    <w:rsid w:val="00404A9B"/>
    <w:rsid w:val="00404F18"/>
    <w:rsid w:val="004052C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E0E"/>
    <w:rsid w:val="0041613D"/>
    <w:rsid w:val="0041685D"/>
    <w:rsid w:val="0041693D"/>
    <w:rsid w:val="00416C51"/>
    <w:rsid w:val="0041768B"/>
    <w:rsid w:val="00417DA8"/>
    <w:rsid w:val="0042047B"/>
    <w:rsid w:val="004205BF"/>
    <w:rsid w:val="00420FD6"/>
    <w:rsid w:val="00421203"/>
    <w:rsid w:val="00421800"/>
    <w:rsid w:val="00422E90"/>
    <w:rsid w:val="00422FAE"/>
    <w:rsid w:val="00423A57"/>
    <w:rsid w:val="00425147"/>
    <w:rsid w:val="0042760D"/>
    <w:rsid w:val="00431848"/>
    <w:rsid w:val="00431DC1"/>
    <w:rsid w:val="00432089"/>
    <w:rsid w:val="0043296A"/>
    <w:rsid w:val="004334C9"/>
    <w:rsid w:val="00433DA9"/>
    <w:rsid w:val="00435398"/>
    <w:rsid w:val="004410FD"/>
    <w:rsid w:val="0044117F"/>
    <w:rsid w:val="00441B06"/>
    <w:rsid w:val="00441B78"/>
    <w:rsid w:val="00441F87"/>
    <w:rsid w:val="004425E7"/>
    <w:rsid w:val="00442E3B"/>
    <w:rsid w:val="00443FD1"/>
    <w:rsid w:val="004441CE"/>
    <w:rsid w:val="00444626"/>
    <w:rsid w:val="00444938"/>
    <w:rsid w:val="004449D0"/>
    <w:rsid w:val="00446B51"/>
    <w:rsid w:val="004502BE"/>
    <w:rsid w:val="00450ACB"/>
    <w:rsid w:val="00452089"/>
    <w:rsid w:val="00452442"/>
    <w:rsid w:val="00452484"/>
    <w:rsid w:val="00453439"/>
    <w:rsid w:val="00453A36"/>
    <w:rsid w:val="00454136"/>
    <w:rsid w:val="00454711"/>
    <w:rsid w:val="00454C81"/>
    <w:rsid w:val="00455551"/>
    <w:rsid w:val="00455756"/>
    <w:rsid w:val="0045607D"/>
    <w:rsid w:val="0045686C"/>
    <w:rsid w:val="00456B26"/>
    <w:rsid w:val="00456CBF"/>
    <w:rsid w:val="004578A6"/>
    <w:rsid w:val="00460518"/>
    <w:rsid w:val="00460818"/>
    <w:rsid w:val="00461E19"/>
    <w:rsid w:val="00462918"/>
    <w:rsid w:val="00462B1E"/>
    <w:rsid w:val="00462F47"/>
    <w:rsid w:val="0046392B"/>
    <w:rsid w:val="0046419C"/>
    <w:rsid w:val="004645C0"/>
    <w:rsid w:val="00465289"/>
    <w:rsid w:val="00465598"/>
    <w:rsid w:val="00466850"/>
    <w:rsid w:val="00467135"/>
    <w:rsid w:val="004702A5"/>
    <w:rsid w:val="00470548"/>
    <w:rsid w:val="00470755"/>
    <w:rsid w:val="004719BA"/>
    <w:rsid w:val="00471EF3"/>
    <w:rsid w:val="0047253E"/>
    <w:rsid w:val="004727BA"/>
    <w:rsid w:val="00472F34"/>
    <w:rsid w:val="0047527E"/>
    <w:rsid w:val="0047593C"/>
    <w:rsid w:val="00475EC4"/>
    <w:rsid w:val="004764DC"/>
    <w:rsid w:val="00476FC0"/>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12B"/>
    <w:rsid w:val="00490641"/>
    <w:rsid w:val="00490B9A"/>
    <w:rsid w:val="00490C3E"/>
    <w:rsid w:val="00490D9F"/>
    <w:rsid w:val="00491ABE"/>
    <w:rsid w:val="00492345"/>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F8F"/>
    <w:rsid w:val="004A07D1"/>
    <w:rsid w:val="004A0A39"/>
    <w:rsid w:val="004A0E67"/>
    <w:rsid w:val="004A0FD4"/>
    <w:rsid w:val="004A10FE"/>
    <w:rsid w:val="004A12E8"/>
    <w:rsid w:val="004A1A9B"/>
    <w:rsid w:val="004A1B34"/>
    <w:rsid w:val="004A200A"/>
    <w:rsid w:val="004A2622"/>
    <w:rsid w:val="004A2CB3"/>
    <w:rsid w:val="004A3458"/>
    <w:rsid w:val="004A37A2"/>
    <w:rsid w:val="004A3B90"/>
    <w:rsid w:val="004A4F04"/>
    <w:rsid w:val="004A58D6"/>
    <w:rsid w:val="004A58F6"/>
    <w:rsid w:val="004A687F"/>
    <w:rsid w:val="004A766D"/>
    <w:rsid w:val="004A7CF1"/>
    <w:rsid w:val="004B02B7"/>
    <w:rsid w:val="004B108E"/>
    <w:rsid w:val="004B21B7"/>
    <w:rsid w:val="004B2281"/>
    <w:rsid w:val="004B4724"/>
    <w:rsid w:val="004B5885"/>
    <w:rsid w:val="004B58B8"/>
    <w:rsid w:val="004B5D31"/>
    <w:rsid w:val="004B6A4A"/>
    <w:rsid w:val="004B6EA7"/>
    <w:rsid w:val="004B7D5A"/>
    <w:rsid w:val="004B7FF2"/>
    <w:rsid w:val="004C034B"/>
    <w:rsid w:val="004C07A6"/>
    <w:rsid w:val="004C123B"/>
    <w:rsid w:val="004C1A47"/>
    <w:rsid w:val="004C1D02"/>
    <w:rsid w:val="004C1DF1"/>
    <w:rsid w:val="004C22ED"/>
    <w:rsid w:val="004C2F24"/>
    <w:rsid w:val="004C34C5"/>
    <w:rsid w:val="004C35C1"/>
    <w:rsid w:val="004C3F00"/>
    <w:rsid w:val="004C4CFB"/>
    <w:rsid w:val="004C5544"/>
    <w:rsid w:val="004C572B"/>
    <w:rsid w:val="004C6071"/>
    <w:rsid w:val="004C7195"/>
    <w:rsid w:val="004C766C"/>
    <w:rsid w:val="004C7C70"/>
    <w:rsid w:val="004C7F14"/>
    <w:rsid w:val="004D01D5"/>
    <w:rsid w:val="004D0B80"/>
    <w:rsid w:val="004D19AC"/>
    <w:rsid w:val="004D3E95"/>
    <w:rsid w:val="004D5327"/>
    <w:rsid w:val="004D5AC5"/>
    <w:rsid w:val="004D5CCE"/>
    <w:rsid w:val="004D67D5"/>
    <w:rsid w:val="004D74CD"/>
    <w:rsid w:val="004D75EF"/>
    <w:rsid w:val="004D7C7C"/>
    <w:rsid w:val="004E0112"/>
    <w:rsid w:val="004E0511"/>
    <w:rsid w:val="004E4742"/>
    <w:rsid w:val="004E4EB5"/>
    <w:rsid w:val="004E612F"/>
    <w:rsid w:val="004E66AD"/>
    <w:rsid w:val="004E6A56"/>
    <w:rsid w:val="004E6E68"/>
    <w:rsid w:val="004E6EBB"/>
    <w:rsid w:val="004E7296"/>
    <w:rsid w:val="004E7566"/>
    <w:rsid w:val="004E79F7"/>
    <w:rsid w:val="004E7C60"/>
    <w:rsid w:val="004F05A5"/>
    <w:rsid w:val="004F0FE1"/>
    <w:rsid w:val="004F2119"/>
    <w:rsid w:val="004F243E"/>
    <w:rsid w:val="004F247B"/>
    <w:rsid w:val="004F2EFF"/>
    <w:rsid w:val="004F33CF"/>
    <w:rsid w:val="004F3BDC"/>
    <w:rsid w:val="004F3C8A"/>
    <w:rsid w:val="004F3DBB"/>
    <w:rsid w:val="004F4C6D"/>
    <w:rsid w:val="004F4E8C"/>
    <w:rsid w:val="004F6C50"/>
    <w:rsid w:val="004F701A"/>
    <w:rsid w:val="004F7366"/>
    <w:rsid w:val="004F7E99"/>
    <w:rsid w:val="0050011C"/>
    <w:rsid w:val="005014B7"/>
    <w:rsid w:val="00502688"/>
    <w:rsid w:val="00502CDE"/>
    <w:rsid w:val="00503064"/>
    <w:rsid w:val="005038AA"/>
    <w:rsid w:val="00504AAA"/>
    <w:rsid w:val="00504BFA"/>
    <w:rsid w:val="005055E5"/>
    <w:rsid w:val="00505DEF"/>
    <w:rsid w:val="0050694A"/>
    <w:rsid w:val="00506D36"/>
    <w:rsid w:val="00507083"/>
    <w:rsid w:val="00507696"/>
    <w:rsid w:val="005078AD"/>
    <w:rsid w:val="00510A31"/>
    <w:rsid w:val="00511337"/>
    <w:rsid w:val="00511984"/>
    <w:rsid w:val="005122BA"/>
    <w:rsid w:val="00512372"/>
    <w:rsid w:val="00512867"/>
    <w:rsid w:val="00512D82"/>
    <w:rsid w:val="00512F77"/>
    <w:rsid w:val="00513279"/>
    <w:rsid w:val="00513D72"/>
    <w:rsid w:val="00514001"/>
    <w:rsid w:val="00514CFC"/>
    <w:rsid w:val="005154D9"/>
    <w:rsid w:val="00515562"/>
    <w:rsid w:val="0051580D"/>
    <w:rsid w:val="00516830"/>
    <w:rsid w:val="00516C88"/>
    <w:rsid w:val="005172E7"/>
    <w:rsid w:val="00517733"/>
    <w:rsid w:val="00517B7E"/>
    <w:rsid w:val="00517C9A"/>
    <w:rsid w:val="0052020C"/>
    <w:rsid w:val="00520989"/>
    <w:rsid w:val="005216D0"/>
    <w:rsid w:val="00521D58"/>
    <w:rsid w:val="0052220F"/>
    <w:rsid w:val="00522960"/>
    <w:rsid w:val="005241AD"/>
    <w:rsid w:val="0052435D"/>
    <w:rsid w:val="00524786"/>
    <w:rsid w:val="00525D8E"/>
    <w:rsid w:val="00525EE5"/>
    <w:rsid w:val="00530BEF"/>
    <w:rsid w:val="00531D14"/>
    <w:rsid w:val="00531DB1"/>
    <w:rsid w:val="005326BA"/>
    <w:rsid w:val="00533333"/>
    <w:rsid w:val="00533478"/>
    <w:rsid w:val="005338E9"/>
    <w:rsid w:val="00533BD1"/>
    <w:rsid w:val="00534074"/>
    <w:rsid w:val="00534295"/>
    <w:rsid w:val="00534444"/>
    <w:rsid w:val="0053470B"/>
    <w:rsid w:val="005350CB"/>
    <w:rsid w:val="00535EA4"/>
    <w:rsid w:val="00536352"/>
    <w:rsid w:val="005364E4"/>
    <w:rsid w:val="005365A7"/>
    <w:rsid w:val="00536B23"/>
    <w:rsid w:val="00537F3E"/>
    <w:rsid w:val="00540064"/>
    <w:rsid w:val="00540D35"/>
    <w:rsid w:val="00542725"/>
    <w:rsid w:val="00542EDD"/>
    <w:rsid w:val="0054392F"/>
    <w:rsid w:val="00543D15"/>
    <w:rsid w:val="0054740C"/>
    <w:rsid w:val="0054741A"/>
    <w:rsid w:val="00547481"/>
    <w:rsid w:val="00547BAB"/>
    <w:rsid w:val="00547FB3"/>
    <w:rsid w:val="00550246"/>
    <w:rsid w:val="005512E3"/>
    <w:rsid w:val="0055150D"/>
    <w:rsid w:val="00551BE0"/>
    <w:rsid w:val="005526FF"/>
    <w:rsid w:val="00552F52"/>
    <w:rsid w:val="00554159"/>
    <w:rsid w:val="00554E02"/>
    <w:rsid w:val="005552A3"/>
    <w:rsid w:val="00555A68"/>
    <w:rsid w:val="005565EC"/>
    <w:rsid w:val="00556982"/>
    <w:rsid w:val="00557C03"/>
    <w:rsid w:val="00557E64"/>
    <w:rsid w:val="005609E9"/>
    <w:rsid w:val="00560C52"/>
    <w:rsid w:val="005613DB"/>
    <w:rsid w:val="005618A4"/>
    <w:rsid w:val="005619D7"/>
    <w:rsid w:val="00563472"/>
    <w:rsid w:val="005637BF"/>
    <w:rsid w:val="0056390E"/>
    <w:rsid w:val="0056495B"/>
    <w:rsid w:val="00565108"/>
    <w:rsid w:val="00566221"/>
    <w:rsid w:val="00566540"/>
    <w:rsid w:val="0056750D"/>
    <w:rsid w:val="00567D0E"/>
    <w:rsid w:val="00571A97"/>
    <w:rsid w:val="00571BAE"/>
    <w:rsid w:val="00571BF7"/>
    <w:rsid w:val="0057252A"/>
    <w:rsid w:val="00572E9A"/>
    <w:rsid w:val="00573E18"/>
    <w:rsid w:val="00573EC0"/>
    <w:rsid w:val="0057418A"/>
    <w:rsid w:val="005749DE"/>
    <w:rsid w:val="005755E5"/>
    <w:rsid w:val="0057565D"/>
    <w:rsid w:val="00576E13"/>
    <w:rsid w:val="00576E88"/>
    <w:rsid w:val="00577213"/>
    <w:rsid w:val="00577A2F"/>
    <w:rsid w:val="00577AB9"/>
    <w:rsid w:val="00580055"/>
    <w:rsid w:val="00581377"/>
    <w:rsid w:val="00581C5F"/>
    <w:rsid w:val="00582037"/>
    <w:rsid w:val="00582137"/>
    <w:rsid w:val="005823AB"/>
    <w:rsid w:val="00582DC9"/>
    <w:rsid w:val="00582F5F"/>
    <w:rsid w:val="005832BD"/>
    <w:rsid w:val="005839BA"/>
    <w:rsid w:val="00584799"/>
    <w:rsid w:val="0058485E"/>
    <w:rsid w:val="005849AC"/>
    <w:rsid w:val="00585D4C"/>
    <w:rsid w:val="00585DFC"/>
    <w:rsid w:val="0058622B"/>
    <w:rsid w:val="005869FC"/>
    <w:rsid w:val="00587619"/>
    <w:rsid w:val="0059002E"/>
    <w:rsid w:val="00590058"/>
    <w:rsid w:val="00591219"/>
    <w:rsid w:val="00592318"/>
    <w:rsid w:val="005924F5"/>
    <w:rsid w:val="00592D35"/>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826"/>
    <w:rsid w:val="00597D0F"/>
    <w:rsid w:val="005A0A81"/>
    <w:rsid w:val="005A162D"/>
    <w:rsid w:val="005A1A7C"/>
    <w:rsid w:val="005A21C7"/>
    <w:rsid w:val="005A3DE3"/>
    <w:rsid w:val="005A3E55"/>
    <w:rsid w:val="005A3EDE"/>
    <w:rsid w:val="005A49F6"/>
    <w:rsid w:val="005A4C13"/>
    <w:rsid w:val="005A51F3"/>
    <w:rsid w:val="005A569A"/>
    <w:rsid w:val="005A5DDF"/>
    <w:rsid w:val="005A6008"/>
    <w:rsid w:val="005A655F"/>
    <w:rsid w:val="005A68CF"/>
    <w:rsid w:val="005A6FE9"/>
    <w:rsid w:val="005A7F54"/>
    <w:rsid w:val="005B088B"/>
    <w:rsid w:val="005B0B49"/>
    <w:rsid w:val="005B0E63"/>
    <w:rsid w:val="005B1544"/>
    <w:rsid w:val="005B15E2"/>
    <w:rsid w:val="005B2A3E"/>
    <w:rsid w:val="005B37A1"/>
    <w:rsid w:val="005B467F"/>
    <w:rsid w:val="005B49B9"/>
    <w:rsid w:val="005B5BAE"/>
    <w:rsid w:val="005B6CA6"/>
    <w:rsid w:val="005B6F9E"/>
    <w:rsid w:val="005B7095"/>
    <w:rsid w:val="005C098F"/>
    <w:rsid w:val="005C0C02"/>
    <w:rsid w:val="005C16C6"/>
    <w:rsid w:val="005C18CA"/>
    <w:rsid w:val="005C234B"/>
    <w:rsid w:val="005C2E92"/>
    <w:rsid w:val="005C3122"/>
    <w:rsid w:val="005C3AE1"/>
    <w:rsid w:val="005C3CFB"/>
    <w:rsid w:val="005C48A6"/>
    <w:rsid w:val="005C4E26"/>
    <w:rsid w:val="005C59D7"/>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572D"/>
    <w:rsid w:val="005D57AC"/>
    <w:rsid w:val="005D6663"/>
    <w:rsid w:val="005D698E"/>
    <w:rsid w:val="005D6CFC"/>
    <w:rsid w:val="005D6E25"/>
    <w:rsid w:val="005D7365"/>
    <w:rsid w:val="005D73F6"/>
    <w:rsid w:val="005D741B"/>
    <w:rsid w:val="005D75CC"/>
    <w:rsid w:val="005D7978"/>
    <w:rsid w:val="005E0212"/>
    <w:rsid w:val="005E0894"/>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D47"/>
    <w:rsid w:val="005F228A"/>
    <w:rsid w:val="005F2689"/>
    <w:rsid w:val="005F2A78"/>
    <w:rsid w:val="005F2ACB"/>
    <w:rsid w:val="005F2EFB"/>
    <w:rsid w:val="005F326A"/>
    <w:rsid w:val="005F38FF"/>
    <w:rsid w:val="005F3CD3"/>
    <w:rsid w:val="005F41BD"/>
    <w:rsid w:val="005F4914"/>
    <w:rsid w:val="005F5037"/>
    <w:rsid w:val="005F52BB"/>
    <w:rsid w:val="005F5800"/>
    <w:rsid w:val="005F596C"/>
    <w:rsid w:val="005F6704"/>
    <w:rsid w:val="005F6BC5"/>
    <w:rsid w:val="005F7200"/>
    <w:rsid w:val="0060147A"/>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5D2"/>
    <w:rsid w:val="006076E4"/>
    <w:rsid w:val="0060792C"/>
    <w:rsid w:val="00607D02"/>
    <w:rsid w:val="00607EAD"/>
    <w:rsid w:val="0061003F"/>
    <w:rsid w:val="006114E0"/>
    <w:rsid w:val="00611B9C"/>
    <w:rsid w:val="0061280B"/>
    <w:rsid w:val="00613047"/>
    <w:rsid w:val="00613A06"/>
    <w:rsid w:val="00613C5B"/>
    <w:rsid w:val="006151DF"/>
    <w:rsid w:val="00616577"/>
    <w:rsid w:val="00616CDD"/>
    <w:rsid w:val="0062107A"/>
    <w:rsid w:val="00621FD9"/>
    <w:rsid w:val="00623216"/>
    <w:rsid w:val="00624876"/>
    <w:rsid w:val="00624BC1"/>
    <w:rsid w:val="0062580A"/>
    <w:rsid w:val="00625949"/>
    <w:rsid w:val="00626B97"/>
    <w:rsid w:val="00626F24"/>
    <w:rsid w:val="0062730C"/>
    <w:rsid w:val="00627F75"/>
    <w:rsid w:val="0063012B"/>
    <w:rsid w:val="006307DA"/>
    <w:rsid w:val="006313A2"/>
    <w:rsid w:val="006314B3"/>
    <w:rsid w:val="00631D8C"/>
    <w:rsid w:val="0063339F"/>
    <w:rsid w:val="00634DFC"/>
    <w:rsid w:val="0063516E"/>
    <w:rsid w:val="00635B9A"/>
    <w:rsid w:val="00635C79"/>
    <w:rsid w:val="00635F0D"/>
    <w:rsid w:val="006367F9"/>
    <w:rsid w:val="00636B92"/>
    <w:rsid w:val="00636BAF"/>
    <w:rsid w:val="00637262"/>
    <w:rsid w:val="006377C2"/>
    <w:rsid w:val="00640DAC"/>
    <w:rsid w:val="006413FA"/>
    <w:rsid w:val="006421B3"/>
    <w:rsid w:val="006427B6"/>
    <w:rsid w:val="0064292F"/>
    <w:rsid w:val="00643C15"/>
    <w:rsid w:val="00644C0B"/>
    <w:rsid w:val="006454D8"/>
    <w:rsid w:val="00645D3E"/>
    <w:rsid w:val="0064632D"/>
    <w:rsid w:val="00646361"/>
    <w:rsid w:val="00647E25"/>
    <w:rsid w:val="0065007C"/>
    <w:rsid w:val="00650BFF"/>
    <w:rsid w:val="00651032"/>
    <w:rsid w:val="00651250"/>
    <w:rsid w:val="00651505"/>
    <w:rsid w:val="00652339"/>
    <w:rsid w:val="0065247B"/>
    <w:rsid w:val="006529BE"/>
    <w:rsid w:val="00652BD0"/>
    <w:rsid w:val="00653341"/>
    <w:rsid w:val="00653691"/>
    <w:rsid w:val="006539B9"/>
    <w:rsid w:val="006540D1"/>
    <w:rsid w:val="006541F1"/>
    <w:rsid w:val="0065498A"/>
    <w:rsid w:val="00654FBB"/>
    <w:rsid w:val="0065523C"/>
    <w:rsid w:val="00655547"/>
    <w:rsid w:val="00656B78"/>
    <w:rsid w:val="006575E3"/>
    <w:rsid w:val="006602CA"/>
    <w:rsid w:val="00660401"/>
    <w:rsid w:val="0066091C"/>
    <w:rsid w:val="00661670"/>
    <w:rsid w:val="0066169A"/>
    <w:rsid w:val="00661A4C"/>
    <w:rsid w:val="00661AFB"/>
    <w:rsid w:val="00662B41"/>
    <w:rsid w:val="006630EF"/>
    <w:rsid w:val="00663C67"/>
    <w:rsid w:val="00663F3E"/>
    <w:rsid w:val="00663F8F"/>
    <w:rsid w:val="006655D5"/>
    <w:rsid w:val="006679A9"/>
    <w:rsid w:val="00670549"/>
    <w:rsid w:val="00670A3B"/>
    <w:rsid w:val="006715A3"/>
    <w:rsid w:val="00672043"/>
    <w:rsid w:val="0067206C"/>
    <w:rsid w:val="006724ED"/>
    <w:rsid w:val="006733E9"/>
    <w:rsid w:val="006734E5"/>
    <w:rsid w:val="00673874"/>
    <w:rsid w:val="006739B3"/>
    <w:rsid w:val="00673E11"/>
    <w:rsid w:val="006744A5"/>
    <w:rsid w:val="00674E7B"/>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884"/>
    <w:rsid w:val="00683B1B"/>
    <w:rsid w:val="00683F41"/>
    <w:rsid w:val="006847D7"/>
    <w:rsid w:val="00684A68"/>
    <w:rsid w:val="00684DCA"/>
    <w:rsid w:val="00685793"/>
    <w:rsid w:val="006859CA"/>
    <w:rsid w:val="00685F18"/>
    <w:rsid w:val="0068628F"/>
    <w:rsid w:val="006867E7"/>
    <w:rsid w:val="006868B1"/>
    <w:rsid w:val="006879BC"/>
    <w:rsid w:val="00687C3C"/>
    <w:rsid w:val="006908AD"/>
    <w:rsid w:val="00691450"/>
    <w:rsid w:val="0069146D"/>
    <w:rsid w:val="006916FC"/>
    <w:rsid w:val="006928C5"/>
    <w:rsid w:val="00692AE0"/>
    <w:rsid w:val="00692D58"/>
    <w:rsid w:val="00693669"/>
    <w:rsid w:val="006936FF"/>
    <w:rsid w:val="0069415F"/>
    <w:rsid w:val="00694505"/>
    <w:rsid w:val="006946E5"/>
    <w:rsid w:val="006948D2"/>
    <w:rsid w:val="00694C43"/>
    <w:rsid w:val="00694DEF"/>
    <w:rsid w:val="0069512D"/>
    <w:rsid w:val="006955FE"/>
    <w:rsid w:val="00695F7F"/>
    <w:rsid w:val="006A0089"/>
    <w:rsid w:val="006A1367"/>
    <w:rsid w:val="006A145E"/>
    <w:rsid w:val="006A1D2E"/>
    <w:rsid w:val="006A1DF4"/>
    <w:rsid w:val="006A2220"/>
    <w:rsid w:val="006A24BA"/>
    <w:rsid w:val="006A27D1"/>
    <w:rsid w:val="006A3A6E"/>
    <w:rsid w:val="006A4913"/>
    <w:rsid w:val="006A4C95"/>
    <w:rsid w:val="006A521C"/>
    <w:rsid w:val="006A5509"/>
    <w:rsid w:val="006B0E4C"/>
    <w:rsid w:val="006B0E79"/>
    <w:rsid w:val="006B0FC5"/>
    <w:rsid w:val="006B15E9"/>
    <w:rsid w:val="006B1C9D"/>
    <w:rsid w:val="006B202B"/>
    <w:rsid w:val="006B2781"/>
    <w:rsid w:val="006B33EA"/>
    <w:rsid w:val="006B43A0"/>
    <w:rsid w:val="006B4B17"/>
    <w:rsid w:val="006B4C2A"/>
    <w:rsid w:val="006B605C"/>
    <w:rsid w:val="006B622E"/>
    <w:rsid w:val="006B68A6"/>
    <w:rsid w:val="006B7F08"/>
    <w:rsid w:val="006C0B6F"/>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D0537"/>
    <w:rsid w:val="006D0EED"/>
    <w:rsid w:val="006D0F06"/>
    <w:rsid w:val="006D108A"/>
    <w:rsid w:val="006D1E44"/>
    <w:rsid w:val="006D25F0"/>
    <w:rsid w:val="006D491A"/>
    <w:rsid w:val="006D4E49"/>
    <w:rsid w:val="006D51F7"/>
    <w:rsid w:val="006D58D8"/>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FCC"/>
    <w:rsid w:val="006E6082"/>
    <w:rsid w:val="006E6C72"/>
    <w:rsid w:val="006E72A4"/>
    <w:rsid w:val="006E74B3"/>
    <w:rsid w:val="006E7845"/>
    <w:rsid w:val="006F0230"/>
    <w:rsid w:val="006F02B9"/>
    <w:rsid w:val="006F0A90"/>
    <w:rsid w:val="006F152F"/>
    <w:rsid w:val="006F16B1"/>
    <w:rsid w:val="006F2573"/>
    <w:rsid w:val="006F3064"/>
    <w:rsid w:val="006F34FF"/>
    <w:rsid w:val="006F36A4"/>
    <w:rsid w:val="006F3FCF"/>
    <w:rsid w:val="006F45D4"/>
    <w:rsid w:val="006F47A1"/>
    <w:rsid w:val="006F54A9"/>
    <w:rsid w:val="006F5995"/>
    <w:rsid w:val="006F635B"/>
    <w:rsid w:val="006F6720"/>
    <w:rsid w:val="006F7438"/>
    <w:rsid w:val="007000CC"/>
    <w:rsid w:val="00700588"/>
    <w:rsid w:val="007007C9"/>
    <w:rsid w:val="007018AE"/>
    <w:rsid w:val="00705054"/>
    <w:rsid w:val="00705253"/>
    <w:rsid w:val="00706219"/>
    <w:rsid w:val="007063CF"/>
    <w:rsid w:val="00706BCD"/>
    <w:rsid w:val="00707B17"/>
    <w:rsid w:val="00710CD8"/>
    <w:rsid w:val="007110AB"/>
    <w:rsid w:val="0071229A"/>
    <w:rsid w:val="007124DE"/>
    <w:rsid w:val="0071263B"/>
    <w:rsid w:val="00712A6F"/>
    <w:rsid w:val="0071309D"/>
    <w:rsid w:val="007130AC"/>
    <w:rsid w:val="007137C5"/>
    <w:rsid w:val="0071500D"/>
    <w:rsid w:val="00715731"/>
    <w:rsid w:val="00715D50"/>
    <w:rsid w:val="00715EC2"/>
    <w:rsid w:val="0072063B"/>
    <w:rsid w:val="007216DF"/>
    <w:rsid w:val="00721D01"/>
    <w:rsid w:val="00722199"/>
    <w:rsid w:val="007226C1"/>
    <w:rsid w:val="00722ECB"/>
    <w:rsid w:val="00722F96"/>
    <w:rsid w:val="00723303"/>
    <w:rsid w:val="00723309"/>
    <w:rsid w:val="00723893"/>
    <w:rsid w:val="00724421"/>
    <w:rsid w:val="007251B3"/>
    <w:rsid w:val="007255FD"/>
    <w:rsid w:val="007256FD"/>
    <w:rsid w:val="00725F91"/>
    <w:rsid w:val="0072639F"/>
    <w:rsid w:val="00726896"/>
    <w:rsid w:val="00727EAC"/>
    <w:rsid w:val="00731913"/>
    <w:rsid w:val="00731A6A"/>
    <w:rsid w:val="007324F2"/>
    <w:rsid w:val="007336FC"/>
    <w:rsid w:val="00733C2F"/>
    <w:rsid w:val="00734260"/>
    <w:rsid w:val="007366BA"/>
    <w:rsid w:val="00737D75"/>
    <w:rsid w:val="00740554"/>
    <w:rsid w:val="00740F3C"/>
    <w:rsid w:val="0074143C"/>
    <w:rsid w:val="00741B7B"/>
    <w:rsid w:val="007422C9"/>
    <w:rsid w:val="0074237F"/>
    <w:rsid w:val="00742C08"/>
    <w:rsid w:val="0074315E"/>
    <w:rsid w:val="00744034"/>
    <w:rsid w:val="00744056"/>
    <w:rsid w:val="007447CB"/>
    <w:rsid w:val="007449F7"/>
    <w:rsid w:val="00744CB3"/>
    <w:rsid w:val="00744D68"/>
    <w:rsid w:val="00744D8C"/>
    <w:rsid w:val="0074570E"/>
    <w:rsid w:val="00746701"/>
    <w:rsid w:val="00746A22"/>
    <w:rsid w:val="00746B7C"/>
    <w:rsid w:val="00746F96"/>
    <w:rsid w:val="007475CB"/>
    <w:rsid w:val="00747985"/>
    <w:rsid w:val="00750A08"/>
    <w:rsid w:val="00750D95"/>
    <w:rsid w:val="00751692"/>
    <w:rsid w:val="00752062"/>
    <w:rsid w:val="007525A8"/>
    <w:rsid w:val="007529A1"/>
    <w:rsid w:val="00753C89"/>
    <w:rsid w:val="007549F6"/>
    <w:rsid w:val="007549FD"/>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24C"/>
    <w:rsid w:val="00767FFC"/>
    <w:rsid w:val="0077064F"/>
    <w:rsid w:val="0077072E"/>
    <w:rsid w:val="00770CFD"/>
    <w:rsid w:val="00770FB6"/>
    <w:rsid w:val="00772000"/>
    <w:rsid w:val="007724CD"/>
    <w:rsid w:val="00773281"/>
    <w:rsid w:val="0077354C"/>
    <w:rsid w:val="007737FD"/>
    <w:rsid w:val="00775D9F"/>
    <w:rsid w:val="00776202"/>
    <w:rsid w:val="0077751E"/>
    <w:rsid w:val="007777C4"/>
    <w:rsid w:val="00777A81"/>
    <w:rsid w:val="00777D21"/>
    <w:rsid w:val="00780438"/>
    <w:rsid w:val="0078083A"/>
    <w:rsid w:val="00780965"/>
    <w:rsid w:val="0078184A"/>
    <w:rsid w:val="00781B87"/>
    <w:rsid w:val="00781DF9"/>
    <w:rsid w:val="007820F9"/>
    <w:rsid w:val="0078237E"/>
    <w:rsid w:val="007831E2"/>
    <w:rsid w:val="007833AD"/>
    <w:rsid w:val="00784446"/>
    <w:rsid w:val="0078578D"/>
    <w:rsid w:val="00786917"/>
    <w:rsid w:val="00786CF8"/>
    <w:rsid w:val="0078789A"/>
    <w:rsid w:val="00787FAA"/>
    <w:rsid w:val="00790471"/>
    <w:rsid w:val="0079279A"/>
    <w:rsid w:val="007928DE"/>
    <w:rsid w:val="00792ECB"/>
    <w:rsid w:val="00793487"/>
    <w:rsid w:val="00793E36"/>
    <w:rsid w:val="0079417A"/>
    <w:rsid w:val="00794229"/>
    <w:rsid w:val="0079457F"/>
    <w:rsid w:val="007945D8"/>
    <w:rsid w:val="00794C60"/>
    <w:rsid w:val="00795093"/>
    <w:rsid w:val="007951AF"/>
    <w:rsid w:val="00795D59"/>
    <w:rsid w:val="00796370"/>
    <w:rsid w:val="00797B22"/>
    <w:rsid w:val="007A0C38"/>
    <w:rsid w:val="007A10CF"/>
    <w:rsid w:val="007A118D"/>
    <w:rsid w:val="007A1479"/>
    <w:rsid w:val="007A1A6F"/>
    <w:rsid w:val="007A1F83"/>
    <w:rsid w:val="007A2444"/>
    <w:rsid w:val="007A27DF"/>
    <w:rsid w:val="007A3184"/>
    <w:rsid w:val="007A3422"/>
    <w:rsid w:val="007A37BC"/>
    <w:rsid w:val="007A443C"/>
    <w:rsid w:val="007A4AAC"/>
    <w:rsid w:val="007A6083"/>
    <w:rsid w:val="007A64C3"/>
    <w:rsid w:val="007A6880"/>
    <w:rsid w:val="007A6B38"/>
    <w:rsid w:val="007B0ED1"/>
    <w:rsid w:val="007B1098"/>
    <w:rsid w:val="007B162B"/>
    <w:rsid w:val="007B176D"/>
    <w:rsid w:val="007B1AB0"/>
    <w:rsid w:val="007B1C5D"/>
    <w:rsid w:val="007B1ED4"/>
    <w:rsid w:val="007B280A"/>
    <w:rsid w:val="007B3040"/>
    <w:rsid w:val="007B42A1"/>
    <w:rsid w:val="007B4617"/>
    <w:rsid w:val="007B4E89"/>
    <w:rsid w:val="007B5204"/>
    <w:rsid w:val="007B520B"/>
    <w:rsid w:val="007B5301"/>
    <w:rsid w:val="007B5AAD"/>
    <w:rsid w:val="007B5F22"/>
    <w:rsid w:val="007B719D"/>
    <w:rsid w:val="007B7880"/>
    <w:rsid w:val="007C06A9"/>
    <w:rsid w:val="007C4FDA"/>
    <w:rsid w:val="007C5904"/>
    <w:rsid w:val="007C768D"/>
    <w:rsid w:val="007C7E34"/>
    <w:rsid w:val="007D1427"/>
    <w:rsid w:val="007D17A2"/>
    <w:rsid w:val="007D27F7"/>
    <w:rsid w:val="007D28EB"/>
    <w:rsid w:val="007D29CF"/>
    <w:rsid w:val="007D2C8A"/>
    <w:rsid w:val="007D54BE"/>
    <w:rsid w:val="007D6510"/>
    <w:rsid w:val="007D693A"/>
    <w:rsid w:val="007D733D"/>
    <w:rsid w:val="007D7471"/>
    <w:rsid w:val="007E057B"/>
    <w:rsid w:val="007E05BD"/>
    <w:rsid w:val="007E08F8"/>
    <w:rsid w:val="007E112D"/>
    <w:rsid w:val="007E18D7"/>
    <w:rsid w:val="007E1ECD"/>
    <w:rsid w:val="007E1F8C"/>
    <w:rsid w:val="007E2223"/>
    <w:rsid w:val="007E2277"/>
    <w:rsid w:val="007E23BC"/>
    <w:rsid w:val="007E3561"/>
    <w:rsid w:val="007E3D77"/>
    <w:rsid w:val="007E457F"/>
    <w:rsid w:val="007E48E1"/>
    <w:rsid w:val="007E48F3"/>
    <w:rsid w:val="007E5923"/>
    <w:rsid w:val="007E621D"/>
    <w:rsid w:val="007E6222"/>
    <w:rsid w:val="007E7048"/>
    <w:rsid w:val="007E7323"/>
    <w:rsid w:val="007E78BF"/>
    <w:rsid w:val="007F0396"/>
    <w:rsid w:val="007F14A3"/>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2B3A"/>
    <w:rsid w:val="0080365F"/>
    <w:rsid w:val="00803C86"/>
    <w:rsid w:val="00804166"/>
    <w:rsid w:val="008045A1"/>
    <w:rsid w:val="00804A79"/>
    <w:rsid w:val="00805487"/>
    <w:rsid w:val="00805A08"/>
    <w:rsid w:val="00807188"/>
    <w:rsid w:val="008072A0"/>
    <w:rsid w:val="00807680"/>
    <w:rsid w:val="008104F9"/>
    <w:rsid w:val="0081053D"/>
    <w:rsid w:val="008105DF"/>
    <w:rsid w:val="008109D4"/>
    <w:rsid w:val="00810EEA"/>
    <w:rsid w:val="008115B2"/>
    <w:rsid w:val="00811C05"/>
    <w:rsid w:val="008131C1"/>
    <w:rsid w:val="00813325"/>
    <w:rsid w:val="008134F4"/>
    <w:rsid w:val="008152F6"/>
    <w:rsid w:val="00815745"/>
    <w:rsid w:val="008165F9"/>
    <w:rsid w:val="00816A8F"/>
    <w:rsid w:val="00816B6D"/>
    <w:rsid w:val="00816E86"/>
    <w:rsid w:val="008205F9"/>
    <w:rsid w:val="0082085C"/>
    <w:rsid w:val="00821740"/>
    <w:rsid w:val="00821821"/>
    <w:rsid w:val="0082193C"/>
    <w:rsid w:val="008228CA"/>
    <w:rsid w:val="008232C0"/>
    <w:rsid w:val="00824C17"/>
    <w:rsid w:val="00824D2B"/>
    <w:rsid w:val="008255B1"/>
    <w:rsid w:val="008259D0"/>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F68"/>
    <w:rsid w:val="0085320B"/>
    <w:rsid w:val="008533FD"/>
    <w:rsid w:val="008535B8"/>
    <w:rsid w:val="0085379A"/>
    <w:rsid w:val="0085396D"/>
    <w:rsid w:val="00853E60"/>
    <w:rsid w:val="008545AE"/>
    <w:rsid w:val="00854689"/>
    <w:rsid w:val="0085484E"/>
    <w:rsid w:val="00854A3B"/>
    <w:rsid w:val="00855179"/>
    <w:rsid w:val="008555EB"/>
    <w:rsid w:val="008562A7"/>
    <w:rsid w:val="00856789"/>
    <w:rsid w:val="008569BD"/>
    <w:rsid w:val="00856E51"/>
    <w:rsid w:val="00857489"/>
    <w:rsid w:val="00857FF2"/>
    <w:rsid w:val="00860A2F"/>
    <w:rsid w:val="00860B29"/>
    <w:rsid w:val="0086151A"/>
    <w:rsid w:val="00861C5C"/>
    <w:rsid w:val="008620E3"/>
    <w:rsid w:val="008628A8"/>
    <w:rsid w:val="0086297B"/>
    <w:rsid w:val="00862FF2"/>
    <w:rsid w:val="00863505"/>
    <w:rsid w:val="0086383F"/>
    <w:rsid w:val="0086474A"/>
    <w:rsid w:val="00864D2F"/>
    <w:rsid w:val="008653BB"/>
    <w:rsid w:val="0086573B"/>
    <w:rsid w:val="00867297"/>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19F"/>
    <w:rsid w:val="008854FA"/>
    <w:rsid w:val="00886122"/>
    <w:rsid w:val="008862C8"/>
    <w:rsid w:val="00886D4A"/>
    <w:rsid w:val="00886E37"/>
    <w:rsid w:val="00886E74"/>
    <w:rsid w:val="008873F6"/>
    <w:rsid w:val="00887517"/>
    <w:rsid w:val="00887A2C"/>
    <w:rsid w:val="00890B01"/>
    <w:rsid w:val="0089124A"/>
    <w:rsid w:val="00891C4A"/>
    <w:rsid w:val="008925F4"/>
    <w:rsid w:val="0089290A"/>
    <w:rsid w:val="00892DE2"/>
    <w:rsid w:val="008937AB"/>
    <w:rsid w:val="0089389D"/>
    <w:rsid w:val="00893FF8"/>
    <w:rsid w:val="0089406F"/>
    <w:rsid w:val="008942C4"/>
    <w:rsid w:val="00894E11"/>
    <w:rsid w:val="00894FFD"/>
    <w:rsid w:val="00895024"/>
    <w:rsid w:val="00895942"/>
    <w:rsid w:val="00896A3D"/>
    <w:rsid w:val="00897359"/>
    <w:rsid w:val="0089736C"/>
    <w:rsid w:val="00897575"/>
    <w:rsid w:val="00897862"/>
    <w:rsid w:val="00897FDF"/>
    <w:rsid w:val="008A02C6"/>
    <w:rsid w:val="008A1129"/>
    <w:rsid w:val="008A167A"/>
    <w:rsid w:val="008A19B9"/>
    <w:rsid w:val="008A1E57"/>
    <w:rsid w:val="008A2B44"/>
    <w:rsid w:val="008A39C6"/>
    <w:rsid w:val="008A3B8C"/>
    <w:rsid w:val="008A47BE"/>
    <w:rsid w:val="008A51B1"/>
    <w:rsid w:val="008A583C"/>
    <w:rsid w:val="008A5A71"/>
    <w:rsid w:val="008A62FD"/>
    <w:rsid w:val="008A6534"/>
    <w:rsid w:val="008A65F9"/>
    <w:rsid w:val="008A666C"/>
    <w:rsid w:val="008A6687"/>
    <w:rsid w:val="008B0F95"/>
    <w:rsid w:val="008B1601"/>
    <w:rsid w:val="008B2203"/>
    <w:rsid w:val="008B2765"/>
    <w:rsid w:val="008B2882"/>
    <w:rsid w:val="008B2A55"/>
    <w:rsid w:val="008B2E5C"/>
    <w:rsid w:val="008B39B8"/>
    <w:rsid w:val="008B4AD4"/>
    <w:rsid w:val="008B6200"/>
    <w:rsid w:val="008B7904"/>
    <w:rsid w:val="008B7C13"/>
    <w:rsid w:val="008C00DF"/>
    <w:rsid w:val="008C083D"/>
    <w:rsid w:val="008C0BD8"/>
    <w:rsid w:val="008C0D6D"/>
    <w:rsid w:val="008C1025"/>
    <w:rsid w:val="008C165F"/>
    <w:rsid w:val="008C22D3"/>
    <w:rsid w:val="008C2D20"/>
    <w:rsid w:val="008C43D6"/>
    <w:rsid w:val="008C460B"/>
    <w:rsid w:val="008C5D74"/>
    <w:rsid w:val="008C61BC"/>
    <w:rsid w:val="008D0999"/>
    <w:rsid w:val="008D1BBA"/>
    <w:rsid w:val="008D22A9"/>
    <w:rsid w:val="008D2309"/>
    <w:rsid w:val="008D2BA7"/>
    <w:rsid w:val="008D2C63"/>
    <w:rsid w:val="008D32D9"/>
    <w:rsid w:val="008D33AC"/>
    <w:rsid w:val="008D3842"/>
    <w:rsid w:val="008D417E"/>
    <w:rsid w:val="008D41DC"/>
    <w:rsid w:val="008D4DAB"/>
    <w:rsid w:val="008D51F6"/>
    <w:rsid w:val="008D61F9"/>
    <w:rsid w:val="008D7913"/>
    <w:rsid w:val="008D7D33"/>
    <w:rsid w:val="008D7DFA"/>
    <w:rsid w:val="008D7F45"/>
    <w:rsid w:val="008E07D6"/>
    <w:rsid w:val="008E0E3F"/>
    <w:rsid w:val="008E14BC"/>
    <w:rsid w:val="008E22CE"/>
    <w:rsid w:val="008E2A00"/>
    <w:rsid w:val="008E3541"/>
    <w:rsid w:val="008E3D02"/>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EA0"/>
    <w:rsid w:val="008F2989"/>
    <w:rsid w:val="008F310D"/>
    <w:rsid w:val="008F3125"/>
    <w:rsid w:val="008F331C"/>
    <w:rsid w:val="008F3DAF"/>
    <w:rsid w:val="008F3F30"/>
    <w:rsid w:val="008F4203"/>
    <w:rsid w:val="008F4277"/>
    <w:rsid w:val="008F4971"/>
    <w:rsid w:val="008F5053"/>
    <w:rsid w:val="008F5E8F"/>
    <w:rsid w:val="008F6FE3"/>
    <w:rsid w:val="008F71DC"/>
    <w:rsid w:val="00900C2E"/>
    <w:rsid w:val="00900D8F"/>
    <w:rsid w:val="00900DF9"/>
    <w:rsid w:val="009015EC"/>
    <w:rsid w:val="009018BE"/>
    <w:rsid w:val="0090234A"/>
    <w:rsid w:val="009029D0"/>
    <w:rsid w:val="00904378"/>
    <w:rsid w:val="00904616"/>
    <w:rsid w:val="00904EF0"/>
    <w:rsid w:val="00904FA4"/>
    <w:rsid w:val="00905AFF"/>
    <w:rsid w:val="00907544"/>
    <w:rsid w:val="00907CA6"/>
    <w:rsid w:val="00910204"/>
    <w:rsid w:val="0091096C"/>
    <w:rsid w:val="00910B0F"/>
    <w:rsid w:val="00910FBC"/>
    <w:rsid w:val="009112DC"/>
    <w:rsid w:val="0091180A"/>
    <w:rsid w:val="0091247C"/>
    <w:rsid w:val="0091279D"/>
    <w:rsid w:val="009138FC"/>
    <w:rsid w:val="00914BDD"/>
    <w:rsid w:val="00914DA7"/>
    <w:rsid w:val="0091541B"/>
    <w:rsid w:val="009158C3"/>
    <w:rsid w:val="00915AD3"/>
    <w:rsid w:val="00915DAD"/>
    <w:rsid w:val="00916A8C"/>
    <w:rsid w:val="00917AD0"/>
    <w:rsid w:val="00917FCE"/>
    <w:rsid w:val="009205AD"/>
    <w:rsid w:val="009213AE"/>
    <w:rsid w:val="009215C1"/>
    <w:rsid w:val="00921BD5"/>
    <w:rsid w:val="00921EBF"/>
    <w:rsid w:val="00923184"/>
    <w:rsid w:val="00923628"/>
    <w:rsid w:val="00923766"/>
    <w:rsid w:val="00923CDA"/>
    <w:rsid w:val="00923EA1"/>
    <w:rsid w:val="00924408"/>
    <w:rsid w:val="00924688"/>
    <w:rsid w:val="00924AF7"/>
    <w:rsid w:val="00925542"/>
    <w:rsid w:val="00925570"/>
    <w:rsid w:val="0092598E"/>
    <w:rsid w:val="00925E00"/>
    <w:rsid w:val="00927E57"/>
    <w:rsid w:val="00930830"/>
    <w:rsid w:val="00930BBB"/>
    <w:rsid w:val="00931901"/>
    <w:rsid w:val="00931BA8"/>
    <w:rsid w:val="00933132"/>
    <w:rsid w:val="009331B7"/>
    <w:rsid w:val="00933596"/>
    <w:rsid w:val="00933AC1"/>
    <w:rsid w:val="00933B18"/>
    <w:rsid w:val="0093403B"/>
    <w:rsid w:val="009347FF"/>
    <w:rsid w:val="00934F65"/>
    <w:rsid w:val="00934F73"/>
    <w:rsid w:val="00935FB7"/>
    <w:rsid w:val="00936E26"/>
    <w:rsid w:val="009376EB"/>
    <w:rsid w:val="00937C58"/>
    <w:rsid w:val="00937DB1"/>
    <w:rsid w:val="00940164"/>
    <w:rsid w:val="009406B6"/>
    <w:rsid w:val="00940F5F"/>
    <w:rsid w:val="0094256D"/>
    <w:rsid w:val="00942972"/>
    <w:rsid w:val="00942F50"/>
    <w:rsid w:val="00942FBD"/>
    <w:rsid w:val="009430C5"/>
    <w:rsid w:val="00943733"/>
    <w:rsid w:val="009438A4"/>
    <w:rsid w:val="009438C3"/>
    <w:rsid w:val="00945665"/>
    <w:rsid w:val="009456A0"/>
    <w:rsid w:val="00945799"/>
    <w:rsid w:val="00946605"/>
    <w:rsid w:val="00946C40"/>
    <w:rsid w:val="00946ED5"/>
    <w:rsid w:val="009471E9"/>
    <w:rsid w:val="009506DB"/>
    <w:rsid w:val="00950B61"/>
    <w:rsid w:val="00952128"/>
    <w:rsid w:val="009533C1"/>
    <w:rsid w:val="00953A00"/>
    <w:rsid w:val="00953C74"/>
    <w:rsid w:val="00954867"/>
    <w:rsid w:val="00955503"/>
    <w:rsid w:val="00955F92"/>
    <w:rsid w:val="00955FB7"/>
    <w:rsid w:val="009560E8"/>
    <w:rsid w:val="00956504"/>
    <w:rsid w:val="0095678C"/>
    <w:rsid w:val="00957ADC"/>
    <w:rsid w:val="009601F2"/>
    <w:rsid w:val="00960353"/>
    <w:rsid w:val="00961027"/>
    <w:rsid w:val="009616A5"/>
    <w:rsid w:val="009618F0"/>
    <w:rsid w:val="009628B8"/>
    <w:rsid w:val="0096300D"/>
    <w:rsid w:val="009635CB"/>
    <w:rsid w:val="00963777"/>
    <w:rsid w:val="00963B34"/>
    <w:rsid w:val="0096463B"/>
    <w:rsid w:val="00964A92"/>
    <w:rsid w:val="009654EB"/>
    <w:rsid w:val="00966002"/>
    <w:rsid w:val="009669F2"/>
    <w:rsid w:val="00966D0B"/>
    <w:rsid w:val="0096703C"/>
    <w:rsid w:val="00967571"/>
    <w:rsid w:val="00970AA0"/>
    <w:rsid w:val="009720E7"/>
    <w:rsid w:val="00972261"/>
    <w:rsid w:val="0097229F"/>
    <w:rsid w:val="00972CDF"/>
    <w:rsid w:val="00972DE5"/>
    <w:rsid w:val="0097319F"/>
    <w:rsid w:val="0097375B"/>
    <w:rsid w:val="00973899"/>
    <w:rsid w:val="009739BD"/>
    <w:rsid w:val="009743C4"/>
    <w:rsid w:val="0097551A"/>
    <w:rsid w:val="00975596"/>
    <w:rsid w:val="009756C7"/>
    <w:rsid w:val="00975A23"/>
    <w:rsid w:val="00975B9E"/>
    <w:rsid w:val="00975FFB"/>
    <w:rsid w:val="00976372"/>
    <w:rsid w:val="00976C8A"/>
    <w:rsid w:val="00977E0B"/>
    <w:rsid w:val="0098262D"/>
    <w:rsid w:val="00982754"/>
    <w:rsid w:val="00982A17"/>
    <w:rsid w:val="00983173"/>
    <w:rsid w:val="009833DF"/>
    <w:rsid w:val="009838D1"/>
    <w:rsid w:val="0098478B"/>
    <w:rsid w:val="00984F3F"/>
    <w:rsid w:val="009853C9"/>
    <w:rsid w:val="009854C1"/>
    <w:rsid w:val="009858D8"/>
    <w:rsid w:val="00986043"/>
    <w:rsid w:val="0098675C"/>
    <w:rsid w:val="00986917"/>
    <w:rsid w:val="00986C4D"/>
    <w:rsid w:val="00987714"/>
    <w:rsid w:val="00987871"/>
    <w:rsid w:val="00987DF9"/>
    <w:rsid w:val="00990A8B"/>
    <w:rsid w:val="0099107B"/>
    <w:rsid w:val="009910C3"/>
    <w:rsid w:val="00991DCD"/>
    <w:rsid w:val="009923B4"/>
    <w:rsid w:val="00992997"/>
    <w:rsid w:val="00993D8D"/>
    <w:rsid w:val="00993DE4"/>
    <w:rsid w:val="00994F7C"/>
    <w:rsid w:val="009958E7"/>
    <w:rsid w:val="00995C5E"/>
    <w:rsid w:val="00995CDF"/>
    <w:rsid w:val="00996E70"/>
    <w:rsid w:val="00996F37"/>
    <w:rsid w:val="0099716F"/>
    <w:rsid w:val="00997350"/>
    <w:rsid w:val="0099736B"/>
    <w:rsid w:val="0099776F"/>
    <w:rsid w:val="00997A9A"/>
    <w:rsid w:val="009A0805"/>
    <w:rsid w:val="009A099F"/>
    <w:rsid w:val="009A1BE5"/>
    <w:rsid w:val="009A275D"/>
    <w:rsid w:val="009A2AEB"/>
    <w:rsid w:val="009A2FF5"/>
    <w:rsid w:val="009A316D"/>
    <w:rsid w:val="009A329F"/>
    <w:rsid w:val="009A3DDE"/>
    <w:rsid w:val="009A42CA"/>
    <w:rsid w:val="009A4C87"/>
    <w:rsid w:val="009A63D9"/>
    <w:rsid w:val="009A643A"/>
    <w:rsid w:val="009A668F"/>
    <w:rsid w:val="009A6E69"/>
    <w:rsid w:val="009A727C"/>
    <w:rsid w:val="009A74CB"/>
    <w:rsid w:val="009B0302"/>
    <w:rsid w:val="009B0771"/>
    <w:rsid w:val="009B0DD7"/>
    <w:rsid w:val="009B12F1"/>
    <w:rsid w:val="009B16B6"/>
    <w:rsid w:val="009B177D"/>
    <w:rsid w:val="009B1850"/>
    <w:rsid w:val="009B1950"/>
    <w:rsid w:val="009B1C32"/>
    <w:rsid w:val="009B2100"/>
    <w:rsid w:val="009B2388"/>
    <w:rsid w:val="009B2B7E"/>
    <w:rsid w:val="009B2C23"/>
    <w:rsid w:val="009B3590"/>
    <w:rsid w:val="009B4725"/>
    <w:rsid w:val="009B65A4"/>
    <w:rsid w:val="009B6C5A"/>
    <w:rsid w:val="009C0071"/>
    <w:rsid w:val="009C0B25"/>
    <w:rsid w:val="009C1A67"/>
    <w:rsid w:val="009C24B2"/>
    <w:rsid w:val="009C28B5"/>
    <w:rsid w:val="009C33F0"/>
    <w:rsid w:val="009C3A81"/>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D0B21"/>
    <w:rsid w:val="009D19CB"/>
    <w:rsid w:val="009D205C"/>
    <w:rsid w:val="009D2238"/>
    <w:rsid w:val="009D25A2"/>
    <w:rsid w:val="009D3B04"/>
    <w:rsid w:val="009D42A7"/>
    <w:rsid w:val="009D4C8D"/>
    <w:rsid w:val="009D584E"/>
    <w:rsid w:val="009D5A1E"/>
    <w:rsid w:val="009D61AB"/>
    <w:rsid w:val="009D64CA"/>
    <w:rsid w:val="009D64EF"/>
    <w:rsid w:val="009D6609"/>
    <w:rsid w:val="009D75EC"/>
    <w:rsid w:val="009D7728"/>
    <w:rsid w:val="009E06B3"/>
    <w:rsid w:val="009E0D43"/>
    <w:rsid w:val="009E193B"/>
    <w:rsid w:val="009E1D64"/>
    <w:rsid w:val="009E2450"/>
    <w:rsid w:val="009E2970"/>
    <w:rsid w:val="009E29F4"/>
    <w:rsid w:val="009E2DAD"/>
    <w:rsid w:val="009E2EA9"/>
    <w:rsid w:val="009E2FD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E7663"/>
    <w:rsid w:val="009F0070"/>
    <w:rsid w:val="009F0F98"/>
    <w:rsid w:val="009F2658"/>
    <w:rsid w:val="009F39E2"/>
    <w:rsid w:val="009F4E3A"/>
    <w:rsid w:val="009F4F79"/>
    <w:rsid w:val="009F6A66"/>
    <w:rsid w:val="00A000B3"/>
    <w:rsid w:val="00A00326"/>
    <w:rsid w:val="00A01586"/>
    <w:rsid w:val="00A01B9B"/>
    <w:rsid w:val="00A01C31"/>
    <w:rsid w:val="00A01CFF"/>
    <w:rsid w:val="00A02BC3"/>
    <w:rsid w:val="00A02D14"/>
    <w:rsid w:val="00A039A8"/>
    <w:rsid w:val="00A03F2D"/>
    <w:rsid w:val="00A055D5"/>
    <w:rsid w:val="00A05B92"/>
    <w:rsid w:val="00A07057"/>
    <w:rsid w:val="00A07B70"/>
    <w:rsid w:val="00A10352"/>
    <w:rsid w:val="00A10542"/>
    <w:rsid w:val="00A115BF"/>
    <w:rsid w:val="00A11ADD"/>
    <w:rsid w:val="00A11BE6"/>
    <w:rsid w:val="00A120E8"/>
    <w:rsid w:val="00A13AAF"/>
    <w:rsid w:val="00A13E32"/>
    <w:rsid w:val="00A14979"/>
    <w:rsid w:val="00A15622"/>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6BE1"/>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4C8"/>
    <w:rsid w:val="00A3370F"/>
    <w:rsid w:val="00A33B6C"/>
    <w:rsid w:val="00A3421F"/>
    <w:rsid w:val="00A34323"/>
    <w:rsid w:val="00A348DC"/>
    <w:rsid w:val="00A355FD"/>
    <w:rsid w:val="00A37B83"/>
    <w:rsid w:val="00A40606"/>
    <w:rsid w:val="00A406D7"/>
    <w:rsid w:val="00A406E7"/>
    <w:rsid w:val="00A41316"/>
    <w:rsid w:val="00A4136F"/>
    <w:rsid w:val="00A413BA"/>
    <w:rsid w:val="00A43822"/>
    <w:rsid w:val="00A44BA1"/>
    <w:rsid w:val="00A44C85"/>
    <w:rsid w:val="00A457FC"/>
    <w:rsid w:val="00A45DA3"/>
    <w:rsid w:val="00A508E8"/>
    <w:rsid w:val="00A51336"/>
    <w:rsid w:val="00A51948"/>
    <w:rsid w:val="00A52B17"/>
    <w:rsid w:val="00A52DC0"/>
    <w:rsid w:val="00A52EF0"/>
    <w:rsid w:val="00A53229"/>
    <w:rsid w:val="00A533B8"/>
    <w:rsid w:val="00A53670"/>
    <w:rsid w:val="00A537C1"/>
    <w:rsid w:val="00A5397A"/>
    <w:rsid w:val="00A53A40"/>
    <w:rsid w:val="00A550F0"/>
    <w:rsid w:val="00A5586F"/>
    <w:rsid w:val="00A570DC"/>
    <w:rsid w:val="00A57265"/>
    <w:rsid w:val="00A576F1"/>
    <w:rsid w:val="00A611C8"/>
    <w:rsid w:val="00A6189F"/>
    <w:rsid w:val="00A61C53"/>
    <w:rsid w:val="00A6372A"/>
    <w:rsid w:val="00A638B8"/>
    <w:rsid w:val="00A641B2"/>
    <w:rsid w:val="00A646FD"/>
    <w:rsid w:val="00A64DFC"/>
    <w:rsid w:val="00A6532D"/>
    <w:rsid w:val="00A6544A"/>
    <w:rsid w:val="00A664E2"/>
    <w:rsid w:val="00A6718B"/>
    <w:rsid w:val="00A675BC"/>
    <w:rsid w:val="00A67E42"/>
    <w:rsid w:val="00A70A3C"/>
    <w:rsid w:val="00A72628"/>
    <w:rsid w:val="00A72F0E"/>
    <w:rsid w:val="00A742D1"/>
    <w:rsid w:val="00A74862"/>
    <w:rsid w:val="00A75D4E"/>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4A13"/>
    <w:rsid w:val="00A85585"/>
    <w:rsid w:val="00A858E5"/>
    <w:rsid w:val="00A85A36"/>
    <w:rsid w:val="00A864BE"/>
    <w:rsid w:val="00A86D70"/>
    <w:rsid w:val="00A86E7D"/>
    <w:rsid w:val="00A86EC9"/>
    <w:rsid w:val="00A8743A"/>
    <w:rsid w:val="00A87714"/>
    <w:rsid w:val="00A87A73"/>
    <w:rsid w:val="00A90295"/>
    <w:rsid w:val="00A9081A"/>
    <w:rsid w:val="00A9095B"/>
    <w:rsid w:val="00A91210"/>
    <w:rsid w:val="00A912D6"/>
    <w:rsid w:val="00A916C6"/>
    <w:rsid w:val="00A919EC"/>
    <w:rsid w:val="00A91DA5"/>
    <w:rsid w:val="00A945A7"/>
    <w:rsid w:val="00A94D80"/>
    <w:rsid w:val="00A95231"/>
    <w:rsid w:val="00A95961"/>
    <w:rsid w:val="00A95AC6"/>
    <w:rsid w:val="00A962D7"/>
    <w:rsid w:val="00A96698"/>
    <w:rsid w:val="00A9686B"/>
    <w:rsid w:val="00A9732C"/>
    <w:rsid w:val="00AA015E"/>
    <w:rsid w:val="00AA0170"/>
    <w:rsid w:val="00AA05B3"/>
    <w:rsid w:val="00AA0A8C"/>
    <w:rsid w:val="00AA0B20"/>
    <w:rsid w:val="00AA2580"/>
    <w:rsid w:val="00AA2A31"/>
    <w:rsid w:val="00AA34D4"/>
    <w:rsid w:val="00AA3B4F"/>
    <w:rsid w:val="00AA3BB0"/>
    <w:rsid w:val="00AA4F8A"/>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68CF"/>
    <w:rsid w:val="00AB7613"/>
    <w:rsid w:val="00AB785E"/>
    <w:rsid w:val="00AC0E9D"/>
    <w:rsid w:val="00AC1656"/>
    <w:rsid w:val="00AC206D"/>
    <w:rsid w:val="00AC3600"/>
    <w:rsid w:val="00AC4075"/>
    <w:rsid w:val="00AC4B1F"/>
    <w:rsid w:val="00AC5717"/>
    <w:rsid w:val="00AC5B4D"/>
    <w:rsid w:val="00AC5E1A"/>
    <w:rsid w:val="00AC60C0"/>
    <w:rsid w:val="00AD1670"/>
    <w:rsid w:val="00AD16B8"/>
    <w:rsid w:val="00AD1D78"/>
    <w:rsid w:val="00AD1F06"/>
    <w:rsid w:val="00AD2693"/>
    <w:rsid w:val="00AD2701"/>
    <w:rsid w:val="00AD3265"/>
    <w:rsid w:val="00AD382D"/>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73E"/>
    <w:rsid w:val="00AE1EDD"/>
    <w:rsid w:val="00AE1F55"/>
    <w:rsid w:val="00AE22E4"/>
    <w:rsid w:val="00AE2A83"/>
    <w:rsid w:val="00AE2F07"/>
    <w:rsid w:val="00AE349B"/>
    <w:rsid w:val="00AE39AD"/>
    <w:rsid w:val="00AE426E"/>
    <w:rsid w:val="00AE4561"/>
    <w:rsid w:val="00AE503D"/>
    <w:rsid w:val="00AE536E"/>
    <w:rsid w:val="00AE58B8"/>
    <w:rsid w:val="00AE6800"/>
    <w:rsid w:val="00AE6A12"/>
    <w:rsid w:val="00AE7C3F"/>
    <w:rsid w:val="00AF0122"/>
    <w:rsid w:val="00AF0A3A"/>
    <w:rsid w:val="00AF1337"/>
    <w:rsid w:val="00AF20D0"/>
    <w:rsid w:val="00AF21AF"/>
    <w:rsid w:val="00AF3762"/>
    <w:rsid w:val="00AF3A16"/>
    <w:rsid w:val="00AF3E98"/>
    <w:rsid w:val="00AF4E3B"/>
    <w:rsid w:val="00AF5898"/>
    <w:rsid w:val="00AF68C8"/>
    <w:rsid w:val="00AF6C12"/>
    <w:rsid w:val="00AF7005"/>
    <w:rsid w:val="00B000EF"/>
    <w:rsid w:val="00B00C7C"/>
    <w:rsid w:val="00B01CFF"/>
    <w:rsid w:val="00B0215A"/>
    <w:rsid w:val="00B036E6"/>
    <w:rsid w:val="00B03A6B"/>
    <w:rsid w:val="00B04755"/>
    <w:rsid w:val="00B04AC8"/>
    <w:rsid w:val="00B05C04"/>
    <w:rsid w:val="00B05FEE"/>
    <w:rsid w:val="00B10866"/>
    <w:rsid w:val="00B1265D"/>
    <w:rsid w:val="00B12C1C"/>
    <w:rsid w:val="00B12F97"/>
    <w:rsid w:val="00B1303B"/>
    <w:rsid w:val="00B13DE8"/>
    <w:rsid w:val="00B14280"/>
    <w:rsid w:val="00B14DD5"/>
    <w:rsid w:val="00B15490"/>
    <w:rsid w:val="00B15995"/>
    <w:rsid w:val="00B17019"/>
    <w:rsid w:val="00B1707D"/>
    <w:rsid w:val="00B1730E"/>
    <w:rsid w:val="00B20606"/>
    <w:rsid w:val="00B213C6"/>
    <w:rsid w:val="00B2157A"/>
    <w:rsid w:val="00B215C9"/>
    <w:rsid w:val="00B21ACB"/>
    <w:rsid w:val="00B22934"/>
    <w:rsid w:val="00B231A7"/>
    <w:rsid w:val="00B243F0"/>
    <w:rsid w:val="00B24566"/>
    <w:rsid w:val="00B24C95"/>
    <w:rsid w:val="00B260D1"/>
    <w:rsid w:val="00B265FA"/>
    <w:rsid w:val="00B26CD1"/>
    <w:rsid w:val="00B26CDE"/>
    <w:rsid w:val="00B272D8"/>
    <w:rsid w:val="00B27CCF"/>
    <w:rsid w:val="00B306E9"/>
    <w:rsid w:val="00B30CA1"/>
    <w:rsid w:val="00B310CA"/>
    <w:rsid w:val="00B312CA"/>
    <w:rsid w:val="00B31D4F"/>
    <w:rsid w:val="00B32A52"/>
    <w:rsid w:val="00B3385D"/>
    <w:rsid w:val="00B33EA8"/>
    <w:rsid w:val="00B341BD"/>
    <w:rsid w:val="00B34459"/>
    <w:rsid w:val="00B345EC"/>
    <w:rsid w:val="00B34CFF"/>
    <w:rsid w:val="00B35377"/>
    <w:rsid w:val="00B353CF"/>
    <w:rsid w:val="00B355F9"/>
    <w:rsid w:val="00B36F3D"/>
    <w:rsid w:val="00B378D3"/>
    <w:rsid w:val="00B37D48"/>
    <w:rsid w:val="00B37EB0"/>
    <w:rsid w:val="00B40351"/>
    <w:rsid w:val="00B40623"/>
    <w:rsid w:val="00B40771"/>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B64"/>
    <w:rsid w:val="00B531BC"/>
    <w:rsid w:val="00B53228"/>
    <w:rsid w:val="00B5331D"/>
    <w:rsid w:val="00B549C2"/>
    <w:rsid w:val="00B55C10"/>
    <w:rsid w:val="00B56272"/>
    <w:rsid w:val="00B57320"/>
    <w:rsid w:val="00B60444"/>
    <w:rsid w:val="00B61812"/>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1EC"/>
    <w:rsid w:val="00B8223A"/>
    <w:rsid w:val="00B822CB"/>
    <w:rsid w:val="00B82902"/>
    <w:rsid w:val="00B82ED0"/>
    <w:rsid w:val="00B8306B"/>
    <w:rsid w:val="00B83EAE"/>
    <w:rsid w:val="00B83F64"/>
    <w:rsid w:val="00B8431D"/>
    <w:rsid w:val="00B863F8"/>
    <w:rsid w:val="00B864D5"/>
    <w:rsid w:val="00B86E2C"/>
    <w:rsid w:val="00B87472"/>
    <w:rsid w:val="00B9020D"/>
    <w:rsid w:val="00B905EF"/>
    <w:rsid w:val="00B917DE"/>
    <w:rsid w:val="00B91A16"/>
    <w:rsid w:val="00B91AD9"/>
    <w:rsid w:val="00B920A4"/>
    <w:rsid w:val="00B92596"/>
    <w:rsid w:val="00B928E9"/>
    <w:rsid w:val="00B939E9"/>
    <w:rsid w:val="00B94772"/>
    <w:rsid w:val="00B94917"/>
    <w:rsid w:val="00B95386"/>
    <w:rsid w:val="00B957DF"/>
    <w:rsid w:val="00B96265"/>
    <w:rsid w:val="00B96FBE"/>
    <w:rsid w:val="00B97204"/>
    <w:rsid w:val="00B974C1"/>
    <w:rsid w:val="00BA02D6"/>
    <w:rsid w:val="00BA182F"/>
    <w:rsid w:val="00BA1833"/>
    <w:rsid w:val="00BA18C6"/>
    <w:rsid w:val="00BA2028"/>
    <w:rsid w:val="00BA2D63"/>
    <w:rsid w:val="00BA38E0"/>
    <w:rsid w:val="00BA3A8E"/>
    <w:rsid w:val="00BA49AE"/>
    <w:rsid w:val="00BA4CFB"/>
    <w:rsid w:val="00BA55F6"/>
    <w:rsid w:val="00BA670C"/>
    <w:rsid w:val="00BA7565"/>
    <w:rsid w:val="00BB02E6"/>
    <w:rsid w:val="00BB0D54"/>
    <w:rsid w:val="00BB187C"/>
    <w:rsid w:val="00BB192F"/>
    <w:rsid w:val="00BB1E02"/>
    <w:rsid w:val="00BB2152"/>
    <w:rsid w:val="00BB2373"/>
    <w:rsid w:val="00BB25AC"/>
    <w:rsid w:val="00BB2AFE"/>
    <w:rsid w:val="00BB2D41"/>
    <w:rsid w:val="00BB46E0"/>
    <w:rsid w:val="00BB4F52"/>
    <w:rsid w:val="00BB5A09"/>
    <w:rsid w:val="00BB5C96"/>
    <w:rsid w:val="00BB6BBD"/>
    <w:rsid w:val="00BB7112"/>
    <w:rsid w:val="00BB79EC"/>
    <w:rsid w:val="00BC096B"/>
    <w:rsid w:val="00BC109F"/>
    <w:rsid w:val="00BC2255"/>
    <w:rsid w:val="00BC2D42"/>
    <w:rsid w:val="00BC2E65"/>
    <w:rsid w:val="00BC3E6E"/>
    <w:rsid w:val="00BC4204"/>
    <w:rsid w:val="00BC497E"/>
    <w:rsid w:val="00BC49F4"/>
    <w:rsid w:val="00BC5373"/>
    <w:rsid w:val="00BC6279"/>
    <w:rsid w:val="00BC64C3"/>
    <w:rsid w:val="00BC69A0"/>
    <w:rsid w:val="00BC7979"/>
    <w:rsid w:val="00BC7B2E"/>
    <w:rsid w:val="00BC7BDA"/>
    <w:rsid w:val="00BD06C3"/>
    <w:rsid w:val="00BD0F83"/>
    <w:rsid w:val="00BD2D87"/>
    <w:rsid w:val="00BD352F"/>
    <w:rsid w:val="00BD3B6B"/>
    <w:rsid w:val="00BD3E3E"/>
    <w:rsid w:val="00BD3F50"/>
    <w:rsid w:val="00BD3F8E"/>
    <w:rsid w:val="00BD4B77"/>
    <w:rsid w:val="00BD51B4"/>
    <w:rsid w:val="00BD5B46"/>
    <w:rsid w:val="00BD5B66"/>
    <w:rsid w:val="00BD5DCC"/>
    <w:rsid w:val="00BD5EFA"/>
    <w:rsid w:val="00BD66B1"/>
    <w:rsid w:val="00BD6B23"/>
    <w:rsid w:val="00BD6B47"/>
    <w:rsid w:val="00BD7D9E"/>
    <w:rsid w:val="00BE0781"/>
    <w:rsid w:val="00BE169E"/>
    <w:rsid w:val="00BE1D5F"/>
    <w:rsid w:val="00BE2189"/>
    <w:rsid w:val="00BE3190"/>
    <w:rsid w:val="00BE436B"/>
    <w:rsid w:val="00BE4A65"/>
    <w:rsid w:val="00BE5857"/>
    <w:rsid w:val="00BE5CBE"/>
    <w:rsid w:val="00BE5F9D"/>
    <w:rsid w:val="00BE732B"/>
    <w:rsid w:val="00BE744C"/>
    <w:rsid w:val="00BF09FE"/>
    <w:rsid w:val="00BF0C79"/>
    <w:rsid w:val="00BF0D85"/>
    <w:rsid w:val="00BF1959"/>
    <w:rsid w:val="00BF1E26"/>
    <w:rsid w:val="00BF20EC"/>
    <w:rsid w:val="00BF2200"/>
    <w:rsid w:val="00BF47B5"/>
    <w:rsid w:val="00BF4EEE"/>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6B71"/>
    <w:rsid w:val="00C06C24"/>
    <w:rsid w:val="00C07544"/>
    <w:rsid w:val="00C07857"/>
    <w:rsid w:val="00C108AE"/>
    <w:rsid w:val="00C129A2"/>
    <w:rsid w:val="00C13127"/>
    <w:rsid w:val="00C13811"/>
    <w:rsid w:val="00C13E3F"/>
    <w:rsid w:val="00C142E9"/>
    <w:rsid w:val="00C146F7"/>
    <w:rsid w:val="00C1492D"/>
    <w:rsid w:val="00C14CA1"/>
    <w:rsid w:val="00C154F7"/>
    <w:rsid w:val="00C15A4A"/>
    <w:rsid w:val="00C15C9F"/>
    <w:rsid w:val="00C15CDE"/>
    <w:rsid w:val="00C16C72"/>
    <w:rsid w:val="00C17968"/>
    <w:rsid w:val="00C2022D"/>
    <w:rsid w:val="00C20986"/>
    <w:rsid w:val="00C21A0E"/>
    <w:rsid w:val="00C21F51"/>
    <w:rsid w:val="00C228D7"/>
    <w:rsid w:val="00C22DF6"/>
    <w:rsid w:val="00C2329F"/>
    <w:rsid w:val="00C24C25"/>
    <w:rsid w:val="00C26333"/>
    <w:rsid w:val="00C267E7"/>
    <w:rsid w:val="00C26C6A"/>
    <w:rsid w:val="00C275C7"/>
    <w:rsid w:val="00C27A5C"/>
    <w:rsid w:val="00C30BBC"/>
    <w:rsid w:val="00C31484"/>
    <w:rsid w:val="00C324FF"/>
    <w:rsid w:val="00C32C6D"/>
    <w:rsid w:val="00C32E35"/>
    <w:rsid w:val="00C33BBB"/>
    <w:rsid w:val="00C3512A"/>
    <w:rsid w:val="00C35829"/>
    <w:rsid w:val="00C36685"/>
    <w:rsid w:val="00C373CA"/>
    <w:rsid w:val="00C374C5"/>
    <w:rsid w:val="00C3776F"/>
    <w:rsid w:val="00C37A0A"/>
    <w:rsid w:val="00C37C46"/>
    <w:rsid w:val="00C40486"/>
    <w:rsid w:val="00C412F2"/>
    <w:rsid w:val="00C414A4"/>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2F4A"/>
    <w:rsid w:val="00C5313E"/>
    <w:rsid w:val="00C53A5B"/>
    <w:rsid w:val="00C53B99"/>
    <w:rsid w:val="00C53D15"/>
    <w:rsid w:val="00C541D6"/>
    <w:rsid w:val="00C5483A"/>
    <w:rsid w:val="00C5507F"/>
    <w:rsid w:val="00C55137"/>
    <w:rsid w:val="00C55613"/>
    <w:rsid w:val="00C557DC"/>
    <w:rsid w:val="00C56368"/>
    <w:rsid w:val="00C563CF"/>
    <w:rsid w:val="00C567BD"/>
    <w:rsid w:val="00C570D8"/>
    <w:rsid w:val="00C571E9"/>
    <w:rsid w:val="00C57B6A"/>
    <w:rsid w:val="00C57CA2"/>
    <w:rsid w:val="00C57DDC"/>
    <w:rsid w:val="00C60ED7"/>
    <w:rsid w:val="00C61012"/>
    <w:rsid w:val="00C61485"/>
    <w:rsid w:val="00C62180"/>
    <w:rsid w:val="00C6245F"/>
    <w:rsid w:val="00C63000"/>
    <w:rsid w:val="00C6301D"/>
    <w:rsid w:val="00C6306F"/>
    <w:rsid w:val="00C63501"/>
    <w:rsid w:val="00C63949"/>
    <w:rsid w:val="00C63A18"/>
    <w:rsid w:val="00C65BE0"/>
    <w:rsid w:val="00C66D54"/>
    <w:rsid w:val="00C67045"/>
    <w:rsid w:val="00C672D8"/>
    <w:rsid w:val="00C67A19"/>
    <w:rsid w:val="00C70996"/>
    <w:rsid w:val="00C70AFE"/>
    <w:rsid w:val="00C7176B"/>
    <w:rsid w:val="00C72850"/>
    <w:rsid w:val="00C72BCE"/>
    <w:rsid w:val="00C73837"/>
    <w:rsid w:val="00C74328"/>
    <w:rsid w:val="00C75312"/>
    <w:rsid w:val="00C75CD3"/>
    <w:rsid w:val="00C75E3E"/>
    <w:rsid w:val="00C76314"/>
    <w:rsid w:val="00C766BF"/>
    <w:rsid w:val="00C76D1F"/>
    <w:rsid w:val="00C77735"/>
    <w:rsid w:val="00C7773E"/>
    <w:rsid w:val="00C77D21"/>
    <w:rsid w:val="00C80535"/>
    <w:rsid w:val="00C80AAF"/>
    <w:rsid w:val="00C80AD2"/>
    <w:rsid w:val="00C81430"/>
    <w:rsid w:val="00C82663"/>
    <w:rsid w:val="00C82858"/>
    <w:rsid w:val="00C82915"/>
    <w:rsid w:val="00C831A7"/>
    <w:rsid w:val="00C83CD6"/>
    <w:rsid w:val="00C851CA"/>
    <w:rsid w:val="00C85204"/>
    <w:rsid w:val="00C85EEF"/>
    <w:rsid w:val="00C85F2D"/>
    <w:rsid w:val="00C87F03"/>
    <w:rsid w:val="00C90C86"/>
    <w:rsid w:val="00C90D15"/>
    <w:rsid w:val="00C917F5"/>
    <w:rsid w:val="00C922AB"/>
    <w:rsid w:val="00C9257A"/>
    <w:rsid w:val="00C92982"/>
    <w:rsid w:val="00C92B64"/>
    <w:rsid w:val="00C92C34"/>
    <w:rsid w:val="00C93820"/>
    <w:rsid w:val="00C941FE"/>
    <w:rsid w:val="00C94606"/>
    <w:rsid w:val="00C94709"/>
    <w:rsid w:val="00C94D72"/>
    <w:rsid w:val="00C9542F"/>
    <w:rsid w:val="00C95B73"/>
    <w:rsid w:val="00C95E90"/>
    <w:rsid w:val="00C96231"/>
    <w:rsid w:val="00C9628B"/>
    <w:rsid w:val="00C96B49"/>
    <w:rsid w:val="00C96C2F"/>
    <w:rsid w:val="00C978D5"/>
    <w:rsid w:val="00C97ADB"/>
    <w:rsid w:val="00CA0906"/>
    <w:rsid w:val="00CA0B8B"/>
    <w:rsid w:val="00CA1948"/>
    <w:rsid w:val="00CA2886"/>
    <w:rsid w:val="00CA371E"/>
    <w:rsid w:val="00CA3834"/>
    <w:rsid w:val="00CA3E07"/>
    <w:rsid w:val="00CA45E1"/>
    <w:rsid w:val="00CA4A1D"/>
    <w:rsid w:val="00CA591D"/>
    <w:rsid w:val="00CA5D1C"/>
    <w:rsid w:val="00CA6BB2"/>
    <w:rsid w:val="00CB1842"/>
    <w:rsid w:val="00CB192E"/>
    <w:rsid w:val="00CB2845"/>
    <w:rsid w:val="00CB2E83"/>
    <w:rsid w:val="00CB3614"/>
    <w:rsid w:val="00CB3724"/>
    <w:rsid w:val="00CB3933"/>
    <w:rsid w:val="00CB3B77"/>
    <w:rsid w:val="00CB3CEF"/>
    <w:rsid w:val="00CB4064"/>
    <w:rsid w:val="00CB4693"/>
    <w:rsid w:val="00CB4B75"/>
    <w:rsid w:val="00CB4D43"/>
    <w:rsid w:val="00CB5357"/>
    <w:rsid w:val="00CB796A"/>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0E23"/>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E04D4"/>
    <w:rsid w:val="00CE0725"/>
    <w:rsid w:val="00CE1A7A"/>
    <w:rsid w:val="00CE1DD5"/>
    <w:rsid w:val="00CE1F49"/>
    <w:rsid w:val="00CE2A4A"/>
    <w:rsid w:val="00CE4DB4"/>
    <w:rsid w:val="00CE63DB"/>
    <w:rsid w:val="00CE68DA"/>
    <w:rsid w:val="00CE771E"/>
    <w:rsid w:val="00CE7A86"/>
    <w:rsid w:val="00CE7F08"/>
    <w:rsid w:val="00CF0500"/>
    <w:rsid w:val="00CF17E5"/>
    <w:rsid w:val="00CF291D"/>
    <w:rsid w:val="00CF33A4"/>
    <w:rsid w:val="00CF48E5"/>
    <w:rsid w:val="00CF4A3E"/>
    <w:rsid w:val="00CF4B4A"/>
    <w:rsid w:val="00CF5E76"/>
    <w:rsid w:val="00CF6E06"/>
    <w:rsid w:val="00CF780B"/>
    <w:rsid w:val="00CF7ABD"/>
    <w:rsid w:val="00D007CA"/>
    <w:rsid w:val="00D019AF"/>
    <w:rsid w:val="00D03396"/>
    <w:rsid w:val="00D037F8"/>
    <w:rsid w:val="00D0395A"/>
    <w:rsid w:val="00D04EE5"/>
    <w:rsid w:val="00D05585"/>
    <w:rsid w:val="00D05681"/>
    <w:rsid w:val="00D06033"/>
    <w:rsid w:val="00D064CE"/>
    <w:rsid w:val="00D06BD3"/>
    <w:rsid w:val="00D06C48"/>
    <w:rsid w:val="00D07F11"/>
    <w:rsid w:val="00D101B6"/>
    <w:rsid w:val="00D107E9"/>
    <w:rsid w:val="00D12173"/>
    <w:rsid w:val="00D125FE"/>
    <w:rsid w:val="00D129D7"/>
    <w:rsid w:val="00D13B6D"/>
    <w:rsid w:val="00D13D71"/>
    <w:rsid w:val="00D142DF"/>
    <w:rsid w:val="00D14646"/>
    <w:rsid w:val="00D147ED"/>
    <w:rsid w:val="00D149DC"/>
    <w:rsid w:val="00D153F5"/>
    <w:rsid w:val="00D15B5B"/>
    <w:rsid w:val="00D15C97"/>
    <w:rsid w:val="00D176F0"/>
    <w:rsid w:val="00D203BE"/>
    <w:rsid w:val="00D20D30"/>
    <w:rsid w:val="00D215F7"/>
    <w:rsid w:val="00D21DF1"/>
    <w:rsid w:val="00D22281"/>
    <w:rsid w:val="00D224C5"/>
    <w:rsid w:val="00D22CE6"/>
    <w:rsid w:val="00D23002"/>
    <w:rsid w:val="00D23A43"/>
    <w:rsid w:val="00D2441B"/>
    <w:rsid w:val="00D246F5"/>
    <w:rsid w:val="00D25133"/>
    <w:rsid w:val="00D251AD"/>
    <w:rsid w:val="00D2546E"/>
    <w:rsid w:val="00D25A85"/>
    <w:rsid w:val="00D277DD"/>
    <w:rsid w:val="00D27AC0"/>
    <w:rsid w:val="00D27E34"/>
    <w:rsid w:val="00D307A0"/>
    <w:rsid w:val="00D30817"/>
    <w:rsid w:val="00D319F4"/>
    <w:rsid w:val="00D31E29"/>
    <w:rsid w:val="00D324E6"/>
    <w:rsid w:val="00D329C8"/>
    <w:rsid w:val="00D3329A"/>
    <w:rsid w:val="00D333FF"/>
    <w:rsid w:val="00D339E0"/>
    <w:rsid w:val="00D33BDE"/>
    <w:rsid w:val="00D33C64"/>
    <w:rsid w:val="00D34056"/>
    <w:rsid w:val="00D34DAD"/>
    <w:rsid w:val="00D34FDC"/>
    <w:rsid w:val="00D3510B"/>
    <w:rsid w:val="00D35A6C"/>
    <w:rsid w:val="00D36B88"/>
    <w:rsid w:val="00D3720D"/>
    <w:rsid w:val="00D37678"/>
    <w:rsid w:val="00D37873"/>
    <w:rsid w:val="00D40ACD"/>
    <w:rsid w:val="00D40D3F"/>
    <w:rsid w:val="00D419A5"/>
    <w:rsid w:val="00D423B3"/>
    <w:rsid w:val="00D4271B"/>
    <w:rsid w:val="00D42BE5"/>
    <w:rsid w:val="00D42CCD"/>
    <w:rsid w:val="00D43E54"/>
    <w:rsid w:val="00D44376"/>
    <w:rsid w:val="00D45BAF"/>
    <w:rsid w:val="00D4637F"/>
    <w:rsid w:val="00D46654"/>
    <w:rsid w:val="00D4682E"/>
    <w:rsid w:val="00D47270"/>
    <w:rsid w:val="00D5044D"/>
    <w:rsid w:val="00D504B8"/>
    <w:rsid w:val="00D51A6B"/>
    <w:rsid w:val="00D52899"/>
    <w:rsid w:val="00D52CA9"/>
    <w:rsid w:val="00D52D24"/>
    <w:rsid w:val="00D52DF9"/>
    <w:rsid w:val="00D52E43"/>
    <w:rsid w:val="00D52F2B"/>
    <w:rsid w:val="00D547FA"/>
    <w:rsid w:val="00D54E30"/>
    <w:rsid w:val="00D55FDC"/>
    <w:rsid w:val="00D575C5"/>
    <w:rsid w:val="00D57679"/>
    <w:rsid w:val="00D60F63"/>
    <w:rsid w:val="00D6133A"/>
    <w:rsid w:val="00D61421"/>
    <w:rsid w:val="00D616A9"/>
    <w:rsid w:val="00D61E40"/>
    <w:rsid w:val="00D623D2"/>
    <w:rsid w:val="00D62503"/>
    <w:rsid w:val="00D62579"/>
    <w:rsid w:val="00D6363A"/>
    <w:rsid w:val="00D6369B"/>
    <w:rsid w:val="00D63B39"/>
    <w:rsid w:val="00D64C73"/>
    <w:rsid w:val="00D64D8E"/>
    <w:rsid w:val="00D654BA"/>
    <w:rsid w:val="00D66500"/>
    <w:rsid w:val="00D6677C"/>
    <w:rsid w:val="00D66B87"/>
    <w:rsid w:val="00D70768"/>
    <w:rsid w:val="00D724C4"/>
    <w:rsid w:val="00D73850"/>
    <w:rsid w:val="00D739A2"/>
    <w:rsid w:val="00D73E92"/>
    <w:rsid w:val="00D73F2B"/>
    <w:rsid w:val="00D740DA"/>
    <w:rsid w:val="00D74C1D"/>
    <w:rsid w:val="00D754CC"/>
    <w:rsid w:val="00D757CD"/>
    <w:rsid w:val="00D76AED"/>
    <w:rsid w:val="00D77092"/>
    <w:rsid w:val="00D77E8C"/>
    <w:rsid w:val="00D805E5"/>
    <w:rsid w:val="00D80B73"/>
    <w:rsid w:val="00D80D2E"/>
    <w:rsid w:val="00D810B4"/>
    <w:rsid w:val="00D81283"/>
    <w:rsid w:val="00D8151D"/>
    <w:rsid w:val="00D81F4E"/>
    <w:rsid w:val="00D84C2E"/>
    <w:rsid w:val="00D854B3"/>
    <w:rsid w:val="00D870F8"/>
    <w:rsid w:val="00D873DF"/>
    <w:rsid w:val="00D87834"/>
    <w:rsid w:val="00D878FE"/>
    <w:rsid w:val="00D9039B"/>
    <w:rsid w:val="00D90B8A"/>
    <w:rsid w:val="00D90D33"/>
    <w:rsid w:val="00D9106B"/>
    <w:rsid w:val="00D911E2"/>
    <w:rsid w:val="00D91A0C"/>
    <w:rsid w:val="00D91D0F"/>
    <w:rsid w:val="00D92514"/>
    <w:rsid w:val="00D9292F"/>
    <w:rsid w:val="00D930C0"/>
    <w:rsid w:val="00D94859"/>
    <w:rsid w:val="00D94C94"/>
    <w:rsid w:val="00D95238"/>
    <w:rsid w:val="00D9591B"/>
    <w:rsid w:val="00D96BD0"/>
    <w:rsid w:val="00D97A24"/>
    <w:rsid w:val="00DA0837"/>
    <w:rsid w:val="00DA0CC1"/>
    <w:rsid w:val="00DA10E4"/>
    <w:rsid w:val="00DA14CB"/>
    <w:rsid w:val="00DA1611"/>
    <w:rsid w:val="00DA1A75"/>
    <w:rsid w:val="00DA20A1"/>
    <w:rsid w:val="00DA264E"/>
    <w:rsid w:val="00DA2736"/>
    <w:rsid w:val="00DA277D"/>
    <w:rsid w:val="00DA2781"/>
    <w:rsid w:val="00DA4780"/>
    <w:rsid w:val="00DA4C06"/>
    <w:rsid w:val="00DA5C73"/>
    <w:rsid w:val="00DA6EA3"/>
    <w:rsid w:val="00DA704D"/>
    <w:rsid w:val="00DA7059"/>
    <w:rsid w:val="00DB04A7"/>
    <w:rsid w:val="00DB057D"/>
    <w:rsid w:val="00DB0D17"/>
    <w:rsid w:val="00DB15C2"/>
    <w:rsid w:val="00DB1AFC"/>
    <w:rsid w:val="00DB1E93"/>
    <w:rsid w:val="00DB1FBB"/>
    <w:rsid w:val="00DB248E"/>
    <w:rsid w:val="00DB2ED7"/>
    <w:rsid w:val="00DB30B1"/>
    <w:rsid w:val="00DB38AE"/>
    <w:rsid w:val="00DB3FDD"/>
    <w:rsid w:val="00DB435F"/>
    <w:rsid w:val="00DB46FF"/>
    <w:rsid w:val="00DB493F"/>
    <w:rsid w:val="00DB53DA"/>
    <w:rsid w:val="00DB5661"/>
    <w:rsid w:val="00DB6553"/>
    <w:rsid w:val="00DB65A1"/>
    <w:rsid w:val="00DB7333"/>
    <w:rsid w:val="00DB754F"/>
    <w:rsid w:val="00DB7771"/>
    <w:rsid w:val="00DB7A3F"/>
    <w:rsid w:val="00DC0916"/>
    <w:rsid w:val="00DC0E2C"/>
    <w:rsid w:val="00DC129F"/>
    <w:rsid w:val="00DC139F"/>
    <w:rsid w:val="00DC1F07"/>
    <w:rsid w:val="00DC2380"/>
    <w:rsid w:val="00DC3A35"/>
    <w:rsid w:val="00DC4087"/>
    <w:rsid w:val="00DC417A"/>
    <w:rsid w:val="00DC4531"/>
    <w:rsid w:val="00DC4B4C"/>
    <w:rsid w:val="00DC6069"/>
    <w:rsid w:val="00DC6180"/>
    <w:rsid w:val="00DC7389"/>
    <w:rsid w:val="00DC7604"/>
    <w:rsid w:val="00DC790B"/>
    <w:rsid w:val="00DD2D72"/>
    <w:rsid w:val="00DD345F"/>
    <w:rsid w:val="00DD40C1"/>
    <w:rsid w:val="00DD5463"/>
    <w:rsid w:val="00DD662A"/>
    <w:rsid w:val="00DD6636"/>
    <w:rsid w:val="00DD710C"/>
    <w:rsid w:val="00DD73BC"/>
    <w:rsid w:val="00DD7689"/>
    <w:rsid w:val="00DD7910"/>
    <w:rsid w:val="00DD7EF2"/>
    <w:rsid w:val="00DE06C7"/>
    <w:rsid w:val="00DE1016"/>
    <w:rsid w:val="00DE23CC"/>
    <w:rsid w:val="00DE2C3E"/>
    <w:rsid w:val="00DE40FA"/>
    <w:rsid w:val="00DE46A4"/>
    <w:rsid w:val="00DE503E"/>
    <w:rsid w:val="00DE624B"/>
    <w:rsid w:val="00DE6B56"/>
    <w:rsid w:val="00DE6C63"/>
    <w:rsid w:val="00DE6D6D"/>
    <w:rsid w:val="00DE70A6"/>
    <w:rsid w:val="00DE78DD"/>
    <w:rsid w:val="00DF0B44"/>
    <w:rsid w:val="00DF1960"/>
    <w:rsid w:val="00DF2E66"/>
    <w:rsid w:val="00DF2FBA"/>
    <w:rsid w:val="00DF316E"/>
    <w:rsid w:val="00DF39C7"/>
    <w:rsid w:val="00DF3AF9"/>
    <w:rsid w:val="00DF3C96"/>
    <w:rsid w:val="00DF4642"/>
    <w:rsid w:val="00DF4B70"/>
    <w:rsid w:val="00DF51E2"/>
    <w:rsid w:val="00DF526B"/>
    <w:rsid w:val="00DF5470"/>
    <w:rsid w:val="00DF58FB"/>
    <w:rsid w:val="00DF6622"/>
    <w:rsid w:val="00DF700D"/>
    <w:rsid w:val="00DF710D"/>
    <w:rsid w:val="00DF7C44"/>
    <w:rsid w:val="00E006E5"/>
    <w:rsid w:val="00E011F3"/>
    <w:rsid w:val="00E0126D"/>
    <w:rsid w:val="00E02FC2"/>
    <w:rsid w:val="00E0307B"/>
    <w:rsid w:val="00E0324B"/>
    <w:rsid w:val="00E03541"/>
    <w:rsid w:val="00E036A5"/>
    <w:rsid w:val="00E03B99"/>
    <w:rsid w:val="00E03E7F"/>
    <w:rsid w:val="00E03ECC"/>
    <w:rsid w:val="00E03F02"/>
    <w:rsid w:val="00E0466E"/>
    <w:rsid w:val="00E049E0"/>
    <w:rsid w:val="00E053C7"/>
    <w:rsid w:val="00E05A28"/>
    <w:rsid w:val="00E05C5E"/>
    <w:rsid w:val="00E063FB"/>
    <w:rsid w:val="00E0783C"/>
    <w:rsid w:val="00E07FAF"/>
    <w:rsid w:val="00E1045E"/>
    <w:rsid w:val="00E10A5F"/>
    <w:rsid w:val="00E1118C"/>
    <w:rsid w:val="00E11253"/>
    <w:rsid w:val="00E11E23"/>
    <w:rsid w:val="00E127B7"/>
    <w:rsid w:val="00E1360E"/>
    <w:rsid w:val="00E13A8D"/>
    <w:rsid w:val="00E144A6"/>
    <w:rsid w:val="00E15A94"/>
    <w:rsid w:val="00E15E4C"/>
    <w:rsid w:val="00E16482"/>
    <w:rsid w:val="00E16850"/>
    <w:rsid w:val="00E16AD5"/>
    <w:rsid w:val="00E16B88"/>
    <w:rsid w:val="00E16F53"/>
    <w:rsid w:val="00E203B0"/>
    <w:rsid w:val="00E21000"/>
    <w:rsid w:val="00E213CE"/>
    <w:rsid w:val="00E218BF"/>
    <w:rsid w:val="00E21BEF"/>
    <w:rsid w:val="00E24ED9"/>
    <w:rsid w:val="00E251A5"/>
    <w:rsid w:val="00E255EC"/>
    <w:rsid w:val="00E2578B"/>
    <w:rsid w:val="00E25CC1"/>
    <w:rsid w:val="00E2639D"/>
    <w:rsid w:val="00E275FC"/>
    <w:rsid w:val="00E27D0E"/>
    <w:rsid w:val="00E31CC1"/>
    <w:rsid w:val="00E31D04"/>
    <w:rsid w:val="00E32678"/>
    <w:rsid w:val="00E33B7E"/>
    <w:rsid w:val="00E3422A"/>
    <w:rsid w:val="00E3429B"/>
    <w:rsid w:val="00E354C4"/>
    <w:rsid w:val="00E35FD2"/>
    <w:rsid w:val="00E364AA"/>
    <w:rsid w:val="00E36CAE"/>
    <w:rsid w:val="00E36E38"/>
    <w:rsid w:val="00E3768D"/>
    <w:rsid w:val="00E379D4"/>
    <w:rsid w:val="00E4104D"/>
    <w:rsid w:val="00E41228"/>
    <w:rsid w:val="00E41E65"/>
    <w:rsid w:val="00E428E1"/>
    <w:rsid w:val="00E429A8"/>
    <w:rsid w:val="00E42DE4"/>
    <w:rsid w:val="00E42F84"/>
    <w:rsid w:val="00E437E4"/>
    <w:rsid w:val="00E43CA6"/>
    <w:rsid w:val="00E43D9E"/>
    <w:rsid w:val="00E44737"/>
    <w:rsid w:val="00E451A9"/>
    <w:rsid w:val="00E45994"/>
    <w:rsid w:val="00E45CB9"/>
    <w:rsid w:val="00E45D9F"/>
    <w:rsid w:val="00E471F6"/>
    <w:rsid w:val="00E47486"/>
    <w:rsid w:val="00E50880"/>
    <w:rsid w:val="00E509A7"/>
    <w:rsid w:val="00E51163"/>
    <w:rsid w:val="00E51BA9"/>
    <w:rsid w:val="00E5203F"/>
    <w:rsid w:val="00E524CE"/>
    <w:rsid w:val="00E529E8"/>
    <w:rsid w:val="00E53293"/>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C19"/>
    <w:rsid w:val="00E65FD6"/>
    <w:rsid w:val="00E66612"/>
    <w:rsid w:val="00E67511"/>
    <w:rsid w:val="00E67983"/>
    <w:rsid w:val="00E7135D"/>
    <w:rsid w:val="00E714F1"/>
    <w:rsid w:val="00E71C61"/>
    <w:rsid w:val="00E724A9"/>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4279"/>
    <w:rsid w:val="00E8442B"/>
    <w:rsid w:val="00E84585"/>
    <w:rsid w:val="00E84AA0"/>
    <w:rsid w:val="00E852CA"/>
    <w:rsid w:val="00E858C2"/>
    <w:rsid w:val="00E86322"/>
    <w:rsid w:val="00E86CCF"/>
    <w:rsid w:val="00E86D86"/>
    <w:rsid w:val="00E87237"/>
    <w:rsid w:val="00E87605"/>
    <w:rsid w:val="00E879B5"/>
    <w:rsid w:val="00E9105A"/>
    <w:rsid w:val="00E91266"/>
    <w:rsid w:val="00E9190A"/>
    <w:rsid w:val="00E93255"/>
    <w:rsid w:val="00E947C6"/>
    <w:rsid w:val="00E94BBB"/>
    <w:rsid w:val="00E94E46"/>
    <w:rsid w:val="00E95D7A"/>
    <w:rsid w:val="00E97092"/>
    <w:rsid w:val="00E974DE"/>
    <w:rsid w:val="00EA00A1"/>
    <w:rsid w:val="00EA0387"/>
    <w:rsid w:val="00EA18F1"/>
    <w:rsid w:val="00EA1CAF"/>
    <w:rsid w:val="00EA2904"/>
    <w:rsid w:val="00EA2E52"/>
    <w:rsid w:val="00EA325B"/>
    <w:rsid w:val="00EA3746"/>
    <w:rsid w:val="00EA3A1A"/>
    <w:rsid w:val="00EA5099"/>
    <w:rsid w:val="00EA6103"/>
    <w:rsid w:val="00EB0039"/>
    <w:rsid w:val="00EB01CE"/>
    <w:rsid w:val="00EB0448"/>
    <w:rsid w:val="00EB0503"/>
    <w:rsid w:val="00EB247B"/>
    <w:rsid w:val="00EB2AC4"/>
    <w:rsid w:val="00EB2AD3"/>
    <w:rsid w:val="00EB2E6A"/>
    <w:rsid w:val="00EB2F51"/>
    <w:rsid w:val="00EB300F"/>
    <w:rsid w:val="00EB61E4"/>
    <w:rsid w:val="00EB62D0"/>
    <w:rsid w:val="00EB6B7C"/>
    <w:rsid w:val="00EB7B6F"/>
    <w:rsid w:val="00EB7D43"/>
    <w:rsid w:val="00EB7EEB"/>
    <w:rsid w:val="00EC03EC"/>
    <w:rsid w:val="00EC0F99"/>
    <w:rsid w:val="00EC15F1"/>
    <w:rsid w:val="00EC195A"/>
    <w:rsid w:val="00EC23CB"/>
    <w:rsid w:val="00EC23E5"/>
    <w:rsid w:val="00EC258B"/>
    <w:rsid w:val="00EC2AFE"/>
    <w:rsid w:val="00EC2CF8"/>
    <w:rsid w:val="00EC309E"/>
    <w:rsid w:val="00EC317E"/>
    <w:rsid w:val="00EC3DC7"/>
    <w:rsid w:val="00EC561B"/>
    <w:rsid w:val="00EC5DA2"/>
    <w:rsid w:val="00EC6A5D"/>
    <w:rsid w:val="00EC7586"/>
    <w:rsid w:val="00ED0580"/>
    <w:rsid w:val="00ED072C"/>
    <w:rsid w:val="00ED2856"/>
    <w:rsid w:val="00ED2957"/>
    <w:rsid w:val="00ED314C"/>
    <w:rsid w:val="00ED31DF"/>
    <w:rsid w:val="00ED3E08"/>
    <w:rsid w:val="00ED48D3"/>
    <w:rsid w:val="00ED4CB5"/>
    <w:rsid w:val="00ED4DF4"/>
    <w:rsid w:val="00ED4E00"/>
    <w:rsid w:val="00ED4F33"/>
    <w:rsid w:val="00ED5350"/>
    <w:rsid w:val="00ED5F12"/>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6E4"/>
    <w:rsid w:val="00EE584D"/>
    <w:rsid w:val="00EE6B0D"/>
    <w:rsid w:val="00EE735A"/>
    <w:rsid w:val="00EF0BA4"/>
    <w:rsid w:val="00EF0D24"/>
    <w:rsid w:val="00EF1080"/>
    <w:rsid w:val="00EF124F"/>
    <w:rsid w:val="00EF13DC"/>
    <w:rsid w:val="00EF1E89"/>
    <w:rsid w:val="00EF2B58"/>
    <w:rsid w:val="00EF3116"/>
    <w:rsid w:val="00EF3527"/>
    <w:rsid w:val="00EF3961"/>
    <w:rsid w:val="00EF45C1"/>
    <w:rsid w:val="00EF5A3A"/>
    <w:rsid w:val="00EF5E7C"/>
    <w:rsid w:val="00EF6419"/>
    <w:rsid w:val="00EF69B3"/>
    <w:rsid w:val="00EF721D"/>
    <w:rsid w:val="00EF75BE"/>
    <w:rsid w:val="00F00AFE"/>
    <w:rsid w:val="00F015FF"/>
    <w:rsid w:val="00F01B67"/>
    <w:rsid w:val="00F03045"/>
    <w:rsid w:val="00F03074"/>
    <w:rsid w:val="00F03703"/>
    <w:rsid w:val="00F041A7"/>
    <w:rsid w:val="00F0435E"/>
    <w:rsid w:val="00F04A59"/>
    <w:rsid w:val="00F062A7"/>
    <w:rsid w:val="00F06EB0"/>
    <w:rsid w:val="00F06EE8"/>
    <w:rsid w:val="00F071BD"/>
    <w:rsid w:val="00F108A3"/>
    <w:rsid w:val="00F11005"/>
    <w:rsid w:val="00F113EC"/>
    <w:rsid w:val="00F11BB0"/>
    <w:rsid w:val="00F11D7A"/>
    <w:rsid w:val="00F11D8F"/>
    <w:rsid w:val="00F1229F"/>
    <w:rsid w:val="00F12AFF"/>
    <w:rsid w:val="00F13015"/>
    <w:rsid w:val="00F13184"/>
    <w:rsid w:val="00F13CD2"/>
    <w:rsid w:val="00F1462E"/>
    <w:rsid w:val="00F14C50"/>
    <w:rsid w:val="00F14D83"/>
    <w:rsid w:val="00F1520D"/>
    <w:rsid w:val="00F15613"/>
    <w:rsid w:val="00F15B3D"/>
    <w:rsid w:val="00F15C77"/>
    <w:rsid w:val="00F16E78"/>
    <w:rsid w:val="00F1739E"/>
    <w:rsid w:val="00F175D5"/>
    <w:rsid w:val="00F208C8"/>
    <w:rsid w:val="00F209D8"/>
    <w:rsid w:val="00F21116"/>
    <w:rsid w:val="00F212FD"/>
    <w:rsid w:val="00F2130B"/>
    <w:rsid w:val="00F21783"/>
    <w:rsid w:val="00F2228F"/>
    <w:rsid w:val="00F22337"/>
    <w:rsid w:val="00F22A0F"/>
    <w:rsid w:val="00F22FF0"/>
    <w:rsid w:val="00F23900"/>
    <w:rsid w:val="00F2399B"/>
    <w:rsid w:val="00F2494B"/>
    <w:rsid w:val="00F24BED"/>
    <w:rsid w:val="00F25B26"/>
    <w:rsid w:val="00F25BA9"/>
    <w:rsid w:val="00F25C85"/>
    <w:rsid w:val="00F261DA"/>
    <w:rsid w:val="00F26B78"/>
    <w:rsid w:val="00F27C6B"/>
    <w:rsid w:val="00F27FAF"/>
    <w:rsid w:val="00F301D2"/>
    <w:rsid w:val="00F303FE"/>
    <w:rsid w:val="00F30EC0"/>
    <w:rsid w:val="00F31445"/>
    <w:rsid w:val="00F3162F"/>
    <w:rsid w:val="00F31D07"/>
    <w:rsid w:val="00F326AF"/>
    <w:rsid w:val="00F328BE"/>
    <w:rsid w:val="00F32D68"/>
    <w:rsid w:val="00F32F21"/>
    <w:rsid w:val="00F32F66"/>
    <w:rsid w:val="00F33E72"/>
    <w:rsid w:val="00F34BF6"/>
    <w:rsid w:val="00F35007"/>
    <w:rsid w:val="00F366F8"/>
    <w:rsid w:val="00F36B00"/>
    <w:rsid w:val="00F36C23"/>
    <w:rsid w:val="00F37049"/>
    <w:rsid w:val="00F370F4"/>
    <w:rsid w:val="00F37925"/>
    <w:rsid w:val="00F37AB2"/>
    <w:rsid w:val="00F37AF2"/>
    <w:rsid w:val="00F37C84"/>
    <w:rsid w:val="00F404BB"/>
    <w:rsid w:val="00F404DE"/>
    <w:rsid w:val="00F41377"/>
    <w:rsid w:val="00F41AF3"/>
    <w:rsid w:val="00F41BE4"/>
    <w:rsid w:val="00F41D59"/>
    <w:rsid w:val="00F42CCC"/>
    <w:rsid w:val="00F43151"/>
    <w:rsid w:val="00F43AEF"/>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627"/>
    <w:rsid w:val="00F64C26"/>
    <w:rsid w:val="00F65625"/>
    <w:rsid w:val="00F656FF"/>
    <w:rsid w:val="00F6587F"/>
    <w:rsid w:val="00F66110"/>
    <w:rsid w:val="00F66612"/>
    <w:rsid w:val="00F66F26"/>
    <w:rsid w:val="00F674F3"/>
    <w:rsid w:val="00F67803"/>
    <w:rsid w:val="00F67B9B"/>
    <w:rsid w:val="00F70B35"/>
    <w:rsid w:val="00F70B66"/>
    <w:rsid w:val="00F726CD"/>
    <w:rsid w:val="00F73962"/>
    <w:rsid w:val="00F7515A"/>
    <w:rsid w:val="00F752DC"/>
    <w:rsid w:val="00F75812"/>
    <w:rsid w:val="00F7649D"/>
    <w:rsid w:val="00F76542"/>
    <w:rsid w:val="00F76A5E"/>
    <w:rsid w:val="00F77226"/>
    <w:rsid w:val="00F772F1"/>
    <w:rsid w:val="00F773B6"/>
    <w:rsid w:val="00F77D6D"/>
    <w:rsid w:val="00F77E21"/>
    <w:rsid w:val="00F802F6"/>
    <w:rsid w:val="00F809DB"/>
    <w:rsid w:val="00F81C3F"/>
    <w:rsid w:val="00F82FBA"/>
    <w:rsid w:val="00F83110"/>
    <w:rsid w:val="00F83557"/>
    <w:rsid w:val="00F83861"/>
    <w:rsid w:val="00F85BB1"/>
    <w:rsid w:val="00F86912"/>
    <w:rsid w:val="00F86A72"/>
    <w:rsid w:val="00F86B74"/>
    <w:rsid w:val="00F87269"/>
    <w:rsid w:val="00F87365"/>
    <w:rsid w:val="00F876FA"/>
    <w:rsid w:val="00F87A1D"/>
    <w:rsid w:val="00F87A75"/>
    <w:rsid w:val="00F909A0"/>
    <w:rsid w:val="00F90A48"/>
    <w:rsid w:val="00F91429"/>
    <w:rsid w:val="00F9173E"/>
    <w:rsid w:val="00F91DB3"/>
    <w:rsid w:val="00F923D0"/>
    <w:rsid w:val="00F928C3"/>
    <w:rsid w:val="00F92E0E"/>
    <w:rsid w:val="00F93BF5"/>
    <w:rsid w:val="00F93C4F"/>
    <w:rsid w:val="00F93D39"/>
    <w:rsid w:val="00F94189"/>
    <w:rsid w:val="00F94BD2"/>
    <w:rsid w:val="00F94C93"/>
    <w:rsid w:val="00F9560D"/>
    <w:rsid w:val="00F95E30"/>
    <w:rsid w:val="00F961C2"/>
    <w:rsid w:val="00F96358"/>
    <w:rsid w:val="00F96384"/>
    <w:rsid w:val="00F96828"/>
    <w:rsid w:val="00F9685A"/>
    <w:rsid w:val="00F96A2E"/>
    <w:rsid w:val="00F97B42"/>
    <w:rsid w:val="00FA0915"/>
    <w:rsid w:val="00FA09A3"/>
    <w:rsid w:val="00FA0BF1"/>
    <w:rsid w:val="00FA1130"/>
    <w:rsid w:val="00FA232E"/>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2EC2"/>
    <w:rsid w:val="00FB33B9"/>
    <w:rsid w:val="00FB3710"/>
    <w:rsid w:val="00FB3A98"/>
    <w:rsid w:val="00FB3AAC"/>
    <w:rsid w:val="00FB4C59"/>
    <w:rsid w:val="00FB55A4"/>
    <w:rsid w:val="00FB5744"/>
    <w:rsid w:val="00FB5D13"/>
    <w:rsid w:val="00FB6557"/>
    <w:rsid w:val="00FB6BA1"/>
    <w:rsid w:val="00FB6C98"/>
    <w:rsid w:val="00FB6E73"/>
    <w:rsid w:val="00FB7094"/>
    <w:rsid w:val="00FC159C"/>
    <w:rsid w:val="00FC1BA7"/>
    <w:rsid w:val="00FC201C"/>
    <w:rsid w:val="00FC2CD0"/>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335E"/>
    <w:rsid w:val="00FE380D"/>
    <w:rsid w:val="00FE54D2"/>
    <w:rsid w:val="00FE54E3"/>
    <w:rsid w:val="00FE70D4"/>
    <w:rsid w:val="00FE75F0"/>
    <w:rsid w:val="00FE799D"/>
    <w:rsid w:val="00FF0923"/>
    <w:rsid w:val="00FF0A1B"/>
    <w:rsid w:val="00FF0CE2"/>
    <w:rsid w:val="00FF12A9"/>
    <w:rsid w:val="00FF1DBE"/>
    <w:rsid w:val="00FF255A"/>
    <w:rsid w:val="00FF271F"/>
    <w:rsid w:val="00FF2A15"/>
    <w:rsid w:val="00FF2AEE"/>
    <w:rsid w:val="00FF2DA8"/>
    <w:rsid w:val="00FF35BD"/>
    <w:rsid w:val="00FF3BF7"/>
    <w:rsid w:val="00FF440E"/>
    <w:rsid w:val="00FF47E7"/>
    <w:rsid w:val="00FF4A3E"/>
    <w:rsid w:val="00FF4B30"/>
    <w:rsid w:val="00FF51B5"/>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EEC7511E-49B3-4CCD-9DB7-B9728FC19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4EA"/>
    <w:pPr>
      <w:jc w:val="both"/>
    </w:pPr>
    <w:rPr>
      <w:rFonts w:cs="Arial"/>
    </w:rPr>
  </w:style>
  <w:style w:type="paragraph" w:styleId="Heading1">
    <w:name w:val="heading 1"/>
    <w:basedOn w:val="Normal"/>
    <w:next w:val="Normal"/>
    <w:link w:val="Heading1Char"/>
    <w:uiPriority w:val="9"/>
    <w:qFormat/>
    <w:rsid w:val="00781DF9"/>
    <w:pPr>
      <w:keepNext/>
      <w:keepLines/>
      <w:spacing w:before="240" w:after="0"/>
      <w:outlineLvl w:val="0"/>
    </w:pPr>
    <w:rPr>
      <w:rFonts w:asciiTheme="majorHAnsi" w:eastAsiaTheme="majorEastAsia" w:hAnsiTheme="majorHAnsi" w:cstheme="majorBidi"/>
      <w:b/>
      <w:color w:val="2E74B5" w:themeColor="accent1" w:themeShade="BF"/>
      <w:sz w:val="60"/>
      <w:szCs w:val="32"/>
      <w:u w:val="single"/>
    </w:rPr>
  </w:style>
  <w:style w:type="paragraph" w:styleId="Heading2">
    <w:name w:val="heading 2"/>
    <w:basedOn w:val="Normal"/>
    <w:next w:val="Normal"/>
    <w:link w:val="Heading2Char"/>
    <w:uiPriority w:val="9"/>
    <w:unhideWhenUsed/>
    <w:qFormat/>
    <w:rsid w:val="00D04EE5"/>
    <w:pPr>
      <w:keepNext/>
      <w:keepLines/>
      <w:spacing w:before="40" w:after="0"/>
      <w:jc w:val="left"/>
      <w:outlineLvl w:val="1"/>
    </w:pPr>
    <w:rPr>
      <w:rFonts w:asciiTheme="majorHAnsi" w:eastAsiaTheme="majorEastAsia" w:hAnsiTheme="majorHAnsi" w:cstheme="majorBidi"/>
      <w:color w:val="2E74B5" w:themeColor="accent1" w:themeShade="BF"/>
      <w:sz w:val="48"/>
      <w:szCs w:val="26"/>
    </w:rPr>
  </w:style>
  <w:style w:type="paragraph" w:styleId="Heading3">
    <w:name w:val="heading 3"/>
    <w:basedOn w:val="Normal"/>
    <w:next w:val="Normal"/>
    <w:link w:val="Heading3Char"/>
    <w:uiPriority w:val="9"/>
    <w:unhideWhenUsed/>
    <w:qFormat/>
    <w:rsid w:val="003752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755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Theme="majorHAnsi" w:eastAsiaTheme="majorEastAsia" w:hAnsiTheme="majorHAnsi" w:cstheme="majorBidi"/>
      <w:b/>
      <w:color w:val="2E74B5" w:themeColor="accent1" w:themeShade="BF"/>
      <w:sz w:val="60"/>
      <w:szCs w:val="32"/>
      <w:u w:val="single"/>
    </w:rPr>
  </w:style>
  <w:style w:type="paragraph" w:styleId="Title">
    <w:name w:val="Title"/>
    <w:basedOn w:val="Normal"/>
    <w:next w:val="Normal"/>
    <w:link w:val="TitleChar"/>
    <w:uiPriority w:val="10"/>
    <w:qFormat/>
    <w:rsid w:val="006B3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3E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04EE5"/>
    <w:rPr>
      <w:rFonts w:asciiTheme="majorHAnsi" w:eastAsiaTheme="majorEastAsia" w:hAnsiTheme="majorHAnsi" w:cstheme="majorBidi"/>
      <w:color w:val="2E74B5" w:themeColor="accent1" w:themeShade="BF"/>
      <w:sz w:val="48"/>
      <w:szCs w:val="26"/>
    </w:rPr>
  </w:style>
  <w:style w:type="character" w:customStyle="1" w:styleId="Heading3Char">
    <w:name w:val="Heading 3 Char"/>
    <w:basedOn w:val="DefaultParagraphFont"/>
    <w:link w:val="Heading3"/>
    <w:uiPriority w:val="9"/>
    <w:rsid w:val="0037529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256622"/>
    <w:pPr>
      <w:numPr>
        <w:ilvl w:val="1"/>
      </w:numPr>
      <w:ind w:left="720" w:right="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6622"/>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559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ithub.com/schae234/Camoco"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ftp://ftp.maizesequence.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D46FE5-7859-474D-A5F2-CE8DF8AEE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13</TotalTime>
  <Pages>40</Pages>
  <Words>69780</Words>
  <Characters>397751</Characters>
  <Application>Microsoft Office Word</Application>
  <DocSecurity>0</DocSecurity>
  <Lines>3314</Lines>
  <Paragraphs>933</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6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672</cp:revision>
  <dcterms:created xsi:type="dcterms:W3CDTF">2017-08-03T03:21:00Z</dcterms:created>
  <dcterms:modified xsi:type="dcterms:W3CDTF">2017-10-05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chicago-author-date</vt:lpwstr>
  </property>
</Properties>
</file>